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1A8AF6" w14:textId="438FE24B" w:rsidR="00866277" w:rsidRPr="0053678D" w:rsidRDefault="001C4025" w:rsidP="006B3D2B">
      <w:pPr>
        <w:pStyle w:val="IOP-CS-Title"/>
      </w:pPr>
      <w:r>
        <w:t>Praktikum</w:t>
      </w:r>
      <w:r w:rsidR="009B3D4D">
        <w:t xml:space="preserve"> </w:t>
      </w:r>
      <w:r w:rsidR="0084090D">
        <w:t>4</w:t>
      </w:r>
      <w:r w:rsidR="009B3D4D">
        <w:t xml:space="preserve">: </w:t>
      </w:r>
      <w:r>
        <w:t>Machine Learning</w:t>
      </w:r>
      <w:r w:rsidR="009B3D4D">
        <w:t xml:space="preserve"> </w:t>
      </w:r>
      <w:r>
        <w:t>–</w:t>
      </w:r>
      <w:r w:rsidR="009B3D4D">
        <w:t xml:space="preserve"> </w:t>
      </w:r>
      <w:r w:rsidR="0084090D">
        <w:rPr>
          <w:color w:val="FF0000"/>
        </w:rPr>
        <w:t>Logist</w:t>
      </w:r>
    </w:p>
    <w:p w14:paraId="5058E18F" w14:textId="77777777" w:rsidR="001C4025" w:rsidRDefault="001C4025" w:rsidP="001C4025">
      <w:pPr>
        <w:spacing w:after="240"/>
        <w:ind w:left="1418"/>
        <w:rPr>
          <w:rFonts w:ascii="Cambria" w:hAnsi="Cambria"/>
          <w:b/>
          <w:bCs/>
        </w:rPr>
      </w:pPr>
      <w:r w:rsidRPr="000F1497">
        <w:rPr>
          <w:rFonts w:ascii="Cambria" w:hAnsi="Cambria"/>
          <w:b/>
          <w:bCs/>
        </w:rPr>
        <w:t>Muhammad Shiddiq</w:t>
      </w:r>
      <w:r>
        <w:rPr>
          <w:rFonts w:ascii="Cambria" w:hAnsi="Cambria"/>
          <w:b/>
          <w:bCs/>
        </w:rPr>
        <w:t xml:space="preserve"> 1 - 0110222199 </w:t>
      </w:r>
      <w:r>
        <w:rPr>
          <w:rFonts w:ascii="Cambria" w:hAnsi="Cambria"/>
          <w:b/>
          <w:bCs/>
          <w:vertAlign w:val="superscript"/>
        </w:rPr>
        <w:t>1</w:t>
      </w:r>
    </w:p>
    <w:p w14:paraId="7CD21831" w14:textId="77777777" w:rsidR="001C4025" w:rsidRPr="00890A2C" w:rsidRDefault="001C4025" w:rsidP="001C4025">
      <w:pPr>
        <w:pStyle w:val="IOP-CS-Affiliation"/>
      </w:pPr>
      <w:r w:rsidRPr="00890A2C">
        <w:rPr>
          <w:vertAlign w:val="superscript"/>
        </w:rPr>
        <w:t xml:space="preserve">1 </w:t>
      </w:r>
      <w:r>
        <w:t>Teknik Informatika, STT Terpadu Nurul Fikri, Depok</w:t>
      </w:r>
    </w:p>
    <w:p w14:paraId="22F70990" w14:textId="77777777" w:rsidR="001C4025" w:rsidRPr="00890A2C" w:rsidRDefault="001C4025" w:rsidP="001C4025">
      <w:pPr>
        <w:pStyle w:val="IOP-CS-Affiliation"/>
      </w:pPr>
    </w:p>
    <w:p w14:paraId="7A36933B" w14:textId="77777777" w:rsidR="001C4025" w:rsidRPr="00246E64" w:rsidRDefault="001C4025" w:rsidP="001C4025">
      <w:pPr>
        <w:pStyle w:val="IOP-CS-Affiliation"/>
        <w:rPr>
          <w:b/>
          <w:bCs/>
          <w:color w:val="FF0000"/>
          <w:sz w:val="22"/>
          <w:szCs w:val="22"/>
        </w:rPr>
      </w:pPr>
      <w:r w:rsidRPr="00890A2C">
        <w:t xml:space="preserve">E-mail: </w:t>
      </w:r>
      <w:r>
        <w:t>muhammadshiddiq785@gmail.com</w:t>
      </w:r>
      <w:r>
        <w:rPr>
          <w:b/>
          <w:bCs/>
          <w:color w:val="FF0000"/>
          <w:sz w:val="22"/>
          <w:szCs w:val="22"/>
        </w:rPr>
        <w:t xml:space="preserve"> </w:t>
      </w:r>
      <w:r w:rsidRPr="00246E64">
        <w:rPr>
          <w:b/>
          <w:bCs/>
          <w:color w:val="FF0000"/>
          <w:sz w:val="22"/>
          <w:szCs w:val="22"/>
        </w:rPr>
        <w:t xml:space="preserve"> </w:t>
      </w:r>
    </w:p>
    <w:p w14:paraId="4A2DDE22" w14:textId="77777777" w:rsidR="005D53A8" w:rsidRDefault="005D53A8" w:rsidP="000B2CE3">
      <w:pPr>
        <w:pStyle w:val="IOP-CS-Affiliation"/>
      </w:pPr>
    </w:p>
    <w:p w14:paraId="277E26C0" w14:textId="7A6C2721" w:rsidR="00F4731B" w:rsidRDefault="005D53A8" w:rsidP="00F4731B">
      <w:pPr>
        <w:pStyle w:val="IOP-CS-Affiliation"/>
        <w:spacing w:after="360"/>
        <w:jc w:val="both"/>
        <w:rPr>
          <w:rStyle w:val="IOP-CS-AbstractChar"/>
          <w:sz w:val="22"/>
          <w:szCs w:val="22"/>
        </w:rPr>
      </w:pPr>
      <w:r>
        <w:rPr>
          <w:b/>
          <w:bCs/>
          <w:sz w:val="22"/>
          <w:szCs w:val="22"/>
        </w:rPr>
        <w:t xml:space="preserve">Abstract. </w:t>
      </w:r>
      <w:r w:rsidR="0084090D" w:rsidRPr="0084090D">
        <w:rPr>
          <w:sz w:val="22"/>
          <w:szCs w:val="22"/>
        </w:rPr>
        <w:t>Logistic Regression adalah salah satu algoritma machine learning yang digunakan untuk memprediksi variabel kategori (klasifikasi) berdasarkan satu atau lebih variabel input. Berbeda dengan regresi linear yang menghasilkan nilai kontinu, logistic regression menghasilkan probabilitas suatu data termasuk ke dalam kelas tertentu, biasanya antara 0 dan 1. Model ini menggunakan fungsi sigmoid (logit function) untuk mengubah output linear menjadi nilai probabilitas. Logistic regression sering digunakan dalam berbagai kasus seperti prediksi penyakit (ya/tidak), analisis kelulusan siswa (lulus/tidak), atau deteksi spam (spam/tidak spam). Selain sederhana dan mudah diinterpretasikan, model ini juga menjadi dasar bagi banyak metode klasifikasi lain yang lebih kompleks.</w:t>
      </w:r>
    </w:p>
    <w:p w14:paraId="1EC2A6DA" w14:textId="5DF2ACEE" w:rsidR="00F4731B" w:rsidRPr="00F4731B" w:rsidRDefault="00F4731B" w:rsidP="00F4731B">
      <w:pPr>
        <w:pStyle w:val="IOP-CS-SectionHead"/>
        <w:rPr>
          <w:rStyle w:val="rynqvb"/>
        </w:rPr>
      </w:pPr>
      <w:r>
        <w:t>1. Prakt</w:t>
      </w:r>
      <w:r w:rsidR="00C505CE">
        <w:t xml:space="preserve">ikum </w:t>
      </w:r>
      <w:r w:rsidR="00667E0F">
        <w:t>Mandiri</w:t>
      </w:r>
      <w:r>
        <w:t xml:space="preserve"> </w:t>
      </w:r>
      <w:r w:rsidRPr="00D222C3">
        <w:rPr>
          <w:color w:val="FF0000"/>
        </w:rPr>
        <w:t xml:space="preserve">– </w:t>
      </w:r>
      <w:r w:rsidR="00667E0F">
        <w:rPr>
          <w:color w:val="FF0000"/>
        </w:rPr>
        <w:t xml:space="preserve">Membuat Model </w:t>
      </w:r>
      <w:r w:rsidR="004B7651">
        <w:rPr>
          <w:color w:val="FF0000"/>
        </w:rPr>
        <w:t>Logistik Regresi Calon Pembeli Mobil</w:t>
      </w:r>
    </w:p>
    <w:p w14:paraId="7BF71D42" w14:textId="77777777" w:rsidR="004B7651" w:rsidRDefault="004B7651" w:rsidP="004B7651">
      <w:pPr>
        <w:pStyle w:val="IOP-CS-BodyNoIndent"/>
        <w:ind w:firstLine="720"/>
      </w:pPr>
      <w:r>
        <w:t>Model Logistic Regression Calon Pembeli Mobil dibuat untuk memprediksi apakah seseorang berpotensi membeli mobil atau tidak berdasarkan berbagai faktor yang memengaruhi keputusan pembelian. Tujuan utamanya adalah membantu pihak dealer atau perusahaan otomotif dalam mengidentifikasi calon pembeli potensial, sehingga strategi pemasaran dan penawaran dapat dilakukan dengan lebih tepat sasaran. Dalam pembuatannya, digunakan data historis calon pembeli, yang biasanya berisi informasi seperti usia, pendapatan, status pernikahan, pekerjaan, preferensi kendaraan, serta riwayat kredit.</w:t>
      </w:r>
    </w:p>
    <w:p w14:paraId="522A684F" w14:textId="77777777" w:rsidR="004B7651" w:rsidRDefault="004B7651" w:rsidP="004B7651">
      <w:pPr>
        <w:pStyle w:val="IOP-CS-BodyNoIndent"/>
      </w:pPr>
    </w:p>
    <w:p w14:paraId="0C486DE8" w14:textId="3FF077F0" w:rsidR="00667E0F" w:rsidRDefault="004B7651" w:rsidP="004B7651">
      <w:pPr>
        <w:pStyle w:val="IOP-CS-BodyNoIndent"/>
        <w:ind w:firstLine="720"/>
      </w:pPr>
      <w:r>
        <w:t>Metode logistic regression digunakan karena mampu memodelkan hubungan antara faktor-faktor tersebut dengan probabilitas seseorang membeli mobil (ya/tidak). Setelah model dibangun, dilakukan evaluasi kinerja untuk mengetahui seberapa baik model dalam melakukan klasifikasi terhadap data baru. Beberapa ukuran yang digunakan antara lain accuracy (akurasi), precision, recall, dan F1-score. Nilai akurasi dan F1-score yang tinggi menunjukkan bahwa model memiliki kemampuan prediksi yang baik dalam membedakan calon pembeli dan bukan pembeli. Dengan hasil ini, model dapat dimanfaatkan untuk mendukung pengambilan keputusan bisnis, seperti menentukan target promosi, strategi penjualan, dan efisiensi anggaran pemasaran.</w:t>
      </w:r>
    </w:p>
    <w:p w14:paraId="75E19699" w14:textId="7C3506E7" w:rsidR="00A95704" w:rsidRDefault="00A95704">
      <w:pPr>
        <w:rPr>
          <w:rFonts w:ascii="Cambria" w:hAnsi="Cambria"/>
        </w:rPr>
      </w:pPr>
      <w:r>
        <w:br w:type="page"/>
      </w:r>
    </w:p>
    <w:p w14:paraId="715871A1" w14:textId="7A3E901C" w:rsidR="00145E91" w:rsidRPr="00B37013" w:rsidRDefault="00DA2190" w:rsidP="00E708EE">
      <w:pPr>
        <w:pStyle w:val="IOP-CS-SubsectionHeading"/>
        <w:ind w:firstLine="720"/>
        <w:rPr>
          <w:rStyle w:val="rynqvb"/>
          <w:i w:val="0"/>
          <w:iCs w:val="0"/>
          <w:lang w:val="id-ID"/>
        </w:rPr>
      </w:pPr>
      <w:r w:rsidRPr="00B37013">
        <w:rPr>
          <w:b/>
          <w:bCs/>
        </w:rPr>
        <w:lastRenderedPageBreak/>
        <w:t xml:space="preserve">1.1 </w:t>
      </w:r>
      <w:r w:rsidR="00C505CE" w:rsidRPr="00B37013">
        <w:rPr>
          <w:b/>
          <w:bCs/>
        </w:rPr>
        <w:t xml:space="preserve">Membuat Folder </w:t>
      </w:r>
      <w:r w:rsidR="0066754C" w:rsidRPr="00B37013">
        <w:rPr>
          <w:rStyle w:val="rynqvb"/>
          <w:i w:val="0"/>
          <w:iCs w:val="0"/>
          <w:lang w:val="id-ID"/>
        </w:rPr>
        <w:t xml:space="preserve"> </w:t>
      </w:r>
    </w:p>
    <w:p w14:paraId="60BF1E71" w14:textId="255A05CA" w:rsidR="00834AD7" w:rsidRDefault="005D5130" w:rsidP="00E708EE">
      <w:pPr>
        <w:pStyle w:val="IOP-CS-BodyNoIndent"/>
        <w:ind w:left="709" w:firstLine="11"/>
        <w:rPr>
          <w:rStyle w:val="rynqvb"/>
          <w:lang w:val="id-ID"/>
        </w:rPr>
      </w:pPr>
      <w:r>
        <w:rPr>
          <w:rStyle w:val="rynqvb"/>
          <w:lang w:val="id-ID"/>
        </w:rPr>
        <w:t>La</w:t>
      </w:r>
      <w:r w:rsidR="00E708EE">
        <w:rPr>
          <w:rStyle w:val="rynqvb"/>
          <w:lang w:val="id-ID"/>
        </w:rPr>
        <w:t>ngkah pertama kita harus membuat folder yang terstruktur dan juga rapih di google drive.</w:t>
      </w:r>
    </w:p>
    <w:tbl>
      <w:tblPr>
        <w:tblStyle w:val="TableGrid"/>
        <w:tblW w:w="0" w:type="auto"/>
        <w:tblInd w:w="7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12"/>
      </w:tblGrid>
      <w:tr w:rsidR="00E708EE" w14:paraId="4013EF1A" w14:textId="77777777" w:rsidTr="00BA1688">
        <w:tc>
          <w:tcPr>
            <w:tcW w:w="8312" w:type="dxa"/>
          </w:tcPr>
          <w:p w14:paraId="0ACEF183" w14:textId="28BBBAA8" w:rsidR="00E708EE" w:rsidRDefault="00E708EE" w:rsidP="00BA1688">
            <w:pPr>
              <w:pStyle w:val="IOP-CS-BodyText"/>
              <w:ind w:firstLine="0"/>
              <w:jc w:val="center"/>
            </w:pPr>
            <w:r>
              <w:rPr>
                <w:noProof/>
              </w:rPr>
              <w:drawing>
                <wp:inline distT="0" distB="0" distL="0" distR="0" wp14:anchorId="44F47F9F" wp14:editId="02FEE5B8">
                  <wp:extent cx="1083604" cy="1239393"/>
                  <wp:effectExtent l="19050" t="19050" r="21590" b="18415"/>
                  <wp:docPr id="194344734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3447346" name="Picture 3"/>
                          <pic:cNvPicPr/>
                        </pic:nvPicPr>
                        <pic:blipFill>
                          <a:blip r:embed="rId9" cstate="print">
                            <a:extLst>
                              <a:ext uri="{28A0092B-C50C-407E-A947-70E740481C1C}">
                                <a14:useLocalDpi xmlns:a14="http://schemas.microsoft.com/office/drawing/2010/main" val="0"/>
                              </a:ext>
                            </a:extLst>
                          </a:blip>
                          <a:stretch>
                            <a:fillRect/>
                          </a:stretch>
                        </pic:blipFill>
                        <pic:spPr>
                          <a:xfrm>
                            <a:off x="0" y="0"/>
                            <a:ext cx="1083604" cy="1239393"/>
                          </a:xfrm>
                          <a:prstGeom prst="rect">
                            <a:avLst/>
                          </a:prstGeom>
                          <a:ln>
                            <a:solidFill>
                              <a:schemeClr val="accent1"/>
                            </a:solidFill>
                          </a:ln>
                        </pic:spPr>
                      </pic:pic>
                    </a:graphicData>
                  </a:graphic>
                </wp:inline>
              </w:drawing>
            </w:r>
          </w:p>
        </w:tc>
      </w:tr>
      <w:tr w:rsidR="00E708EE" w:rsidRPr="004D40FB" w14:paraId="7D0F7136" w14:textId="77777777" w:rsidTr="00BA1688">
        <w:trPr>
          <w:trHeight w:val="80"/>
        </w:trPr>
        <w:tc>
          <w:tcPr>
            <w:tcW w:w="8312" w:type="dxa"/>
          </w:tcPr>
          <w:p w14:paraId="51875392" w14:textId="77777777" w:rsidR="00E708EE" w:rsidRDefault="00E708EE" w:rsidP="00BA1688">
            <w:pPr>
              <w:pStyle w:val="IOP-CS-CaptionText"/>
              <w:jc w:val="both"/>
            </w:pPr>
            <w:r>
              <w:rPr>
                <w:b/>
                <w:bCs/>
              </w:rPr>
              <w:t>Gambar</w:t>
            </w:r>
            <w:r w:rsidRPr="00203EA9">
              <w:rPr>
                <w:b/>
                <w:bCs/>
              </w:rPr>
              <w:t xml:space="preserve"> </w:t>
            </w:r>
            <w:r>
              <w:rPr>
                <w:b/>
                <w:bCs/>
              </w:rPr>
              <w:t>1</w:t>
            </w:r>
            <w:r w:rsidRPr="00203EA9">
              <w:rPr>
                <w:b/>
                <w:bCs/>
              </w:rPr>
              <w:t>.</w:t>
            </w:r>
            <w:r>
              <w:rPr>
                <w:b/>
                <w:bCs/>
              </w:rPr>
              <w:t xml:space="preserve"> </w:t>
            </w:r>
            <w:r>
              <w:t>Membuat folder di google drive, agar mudah untuk diakses</w:t>
            </w:r>
            <w:r w:rsidR="00A95704">
              <w:t>.</w:t>
            </w:r>
          </w:p>
          <w:p w14:paraId="46E29232" w14:textId="2FBF6B95" w:rsidR="00A95704" w:rsidRPr="004D40FB" w:rsidRDefault="00A95704" w:rsidP="00BA1688">
            <w:pPr>
              <w:pStyle w:val="IOP-CS-CaptionText"/>
              <w:jc w:val="both"/>
            </w:pPr>
          </w:p>
        </w:tc>
      </w:tr>
    </w:tbl>
    <w:p w14:paraId="20D79DD6" w14:textId="177CFCF5" w:rsidR="00E708EE" w:rsidRDefault="00E708EE" w:rsidP="00E708EE">
      <w:pPr>
        <w:pStyle w:val="IOP-CS-BodyText"/>
        <w:ind w:firstLine="0"/>
        <w:rPr>
          <w:b/>
          <w:bCs/>
          <w:i/>
          <w:iCs/>
          <w:lang w:val="id-ID"/>
        </w:rPr>
      </w:pPr>
      <w:r>
        <w:rPr>
          <w:lang w:val="id-ID"/>
        </w:rPr>
        <w:tab/>
      </w:r>
      <w:r w:rsidRPr="002D43E3">
        <w:rPr>
          <w:b/>
          <w:bCs/>
          <w:i/>
          <w:iCs/>
          <w:lang w:val="id-ID"/>
        </w:rPr>
        <w:t xml:space="preserve">1.2 </w:t>
      </w:r>
      <w:r w:rsidR="002D43E3" w:rsidRPr="002D43E3">
        <w:rPr>
          <w:b/>
          <w:bCs/>
          <w:i/>
          <w:iCs/>
          <w:lang w:val="id-ID"/>
        </w:rPr>
        <w:t>Membuat file notebook google colab</w:t>
      </w:r>
    </w:p>
    <w:p w14:paraId="4FF10148" w14:textId="7F563EF3" w:rsidR="002164AD" w:rsidRPr="002164AD" w:rsidRDefault="002164AD" w:rsidP="00E708EE">
      <w:pPr>
        <w:pStyle w:val="IOP-CS-BodyText"/>
        <w:ind w:firstLine="0"/>
        <w:rPr>
          <w:lang w:val="id-ID"/>
        </w:rPr>
      </w:pPr>
      <w:r>
        <w:rPr>
          <w:lang w:val="id-ID"/>
        </w:rPr>
        <w:tab/>
        <w:t>Selanjutnya membuat file notebook di google colab untuk praktikum.</w:t>
      </w:r>
    </w:p>
    <w:tbl>
      <w:tblPr>
        <w:tblStyle w:val="TableGrid"/>
        <w:tblW w:w="0" w:type="auto"/>
        <w:tblInd w:w="7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12"/>
      </w:tblGrid>
      <w:tr w:rsidR="002164AD" w14:paraId="5BE10EEA" w14:textId="77777777" w:rsidTr="00BA1688">
        <w:tc>
          <w:tcPr>
            <w:tcW w:w="8312" w:type="dxa"/>
          </w:tcPr>
          <w:p w14:paraId="6859E633" w14:textId="77777777" w:rsidR="002164AD" w:rsidRDefault="002164AD" w:rsidP="00BA1688">
            <w:pPr>
              <w:pStyle w:val="IOP-CS-BodyText"/>
              <w:ind w:firstLine="0"/>
              <w:jc w:val="center"/>
            </w:pPr>
            <w:r>
              <w:rPr>
                <w:noProof/>
              </w:rPr>
              <w:drawing>
                <wp:inline distT="0" distB="0" distL="0" distR="0" wp14:anchorId="7CD89054" wp14:editId="5A40CCD5">
                  <wp:extent cx="3149237" cy="412933"/>
                  <wp:effectExtent l="19050" t="19050" r="13335" b="25400"/>
                  <wp:docPr id="59770464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7704640" name="Picture 3"/>
                          <pic:cNvPicPr/>
                        </pic:nvPicPr>
                        <pic:blipFill>
                          <a:blip r:embed="rId10">
                            <a:extLst>
                              <a:ext uri="{28A0092B-C50C-407E-A947-70E740481C1C}">
                                <a14:useLocalDpi xmlns:a14="http://schemas.microsoft.com/office/drawing/2010/main" val="0"/>
                              </a:ext>
                            </a:extLst>
                          </a:blip>
                          <a:stretch>
                            <a:fillRect/>
                          </a:stretch>
                        </pic:blipFill>
                        <pic:spPr>
                          <a:xfrm>
                            <a:off x="0" y="0"/>
                            <a:ext cx="3149237" cy="412933"/>
                          </a:xfrm>
                          <a:prstGeom prst="rect">
                            <a:avLst/>
                          </a:prstGeom>
                          <a:ln>
                            <a:solidFill>
                              <a:schemeClr val="accent1"/>
                            </a:solidFill>
                          </a:ln>
                        </pic:spPr>
                      </pic:pic>
                    </a:graphicData>
                  </a:graphic>
                </wp:inline>
              </w:drawing>
            </w:r>
          </w:p>
        </w:tc>
      </w:tr>
      <w:tr w:rsidR="002164AD" w:rsidRPr="004D40FB" w14:paraId="5524B8F6" w14:textId="77777777" w:rsidTr="00BA1688">
        <w:trPr>
          <w:trHeight w:val="80"/>
        </w:trPr>
        <w:tc>
          <w:tcPr>
            <w:tcW w:w="8312" w:type="dxa"/>
          </w:tcPr>
          <w:p w14:paraId="6405FF6C" w14:textId="4AD748B6" w:rsidR="002164AD" w:rsidRPr="004D40FB" w:rsidRDefault="002164AD" w:rsidP="00BA1688">
            <w:pPr>
              <w:pStyle w:val="IOP-CS-CaptionText"/>
              <w:jc w:val="both"/>
            </w:pPr>
            <w:r>
              <w:rPr>
                <w:b/>
                <w:bCs/>
              </w:rPr>
              <w:t>Gambar</w:t>
            </w:r>
            <w:r w:rsidRPr="00203EA9">
              <w:rPr>
                <w:b/>
                <w:bCs/>
              </w:rPr>
              <w:t xml:space="preserve"> </w:t>
            </w:r>
            <w:r>
              <w:rPr>
                <w:b/>
                <w:bCs/>
              </w:rPr>
              <w:t>2</w:t>
            </w:r>
            <w:r w:rsidRPr="00203EA9">
              <w:rPr>
                <w:b/>
                <w:bCs/>
              </w:rPr>
              <w:t>.</w:t>
            </w:r>
            <w:r>
              <w:rPr>
                <w:b/>
                <w:bCs/>
              </w:rPr>
              <w:t xml:space="preserve"> </w:t>
            </w:r>
            <w:r>
              <w:t>Membuat file google colab</w:t>
            </w:r>
          </w:p>
        </w:tc>
      </w:tr>
    </w:tbl>
    <w:p w14:paraId="7FEBA162" w14:textId="77777777" w:rsidR="002164AD" w:rsidRDefault="002164AD" w:rsidP="00E708EE">
      <w:pPr>
        <w:pStyle w:val="IOP-CS-BodyText"/>
        <w:ind w:firstLine="0"/>
        <w:rPr>
          <w:b/>
          <w:bCs/>
          <w:i/>
          <w:iCs/>
          <w:lang w:val="id-ID"/>
        </w:rPr>
      </w:pPr>
    </w:p>
    <w:p w14:paraId="37EDF4BE" w14:textId="54224411" w:rsidR="002164AD" w:rsidRPr="002E7ECE" w:rsidRDefault="002164AD" w:rsidP="002164AD">
      <w:pPr>
        <w:pStyle w:val="IOP-CS-BodyNoIndent"/>
        <w:ind w:firstLine="720"/>
        <w:rPr>
          <w:i/>
          <w:iCs/>
        </w:rPr>
      </w:pPr>
      <w:r>
        <w:rPr>
          <w:b/>
          <w:bCs/>
          <w:lang w:val="id-ID"/>
        </w:rPr>
        <w:t xml:space="preserve">1.3 </w:t>
      </w:r>
      <w:r w:rsidRPr="007F6A3D">
        <w:rPr>
          <w:b/>
          <w:bCs/>
          <w:i/>
          <w:iCs/>
        </w:rPr>
        <w:t>Meng</w:t>
      </w:r>
      <w:r>
        <w:rPr>
          <w:b/>
          <w:bCs/>
          <w:i/>
          <w:iCs/>
        </w:rPr>
        <w:t>hubungkan google colab dengan google drive</w:t>
      </w:r>
    </w:p>
    <w:p w14:paraId="3ED2FB95" w14:textId="77777777" w:rsidR="002164AD" w:rsidRDefault="002164AD" w:rsidP="002164AD">
      <w:pPr>
        <w:pStyle w:val="IOP-CS-BodyNoIndent"/>
        <w:ind w:left="709" w:firstLine="11"/>
        <w:rPr>
          <w:rStyle w:val="rynqvb"/>
          <w:lang w:val="id-ID"/>
        </w:rPr>
      </w:pPr>
      <w:r>
        <w:rPr>
          <w:rStyle w:val="rynqvb"/>
          <w:lang w:val="id-ID"/>
        </w:rPr>
        <w:t xml:space="preserve">Selanjutnya menghubungkan google colab dengan google drive menggunakan perintah </w:t>
      </w:r>
    </w:p>
    <w:p w14:paraId="3F0A65CF" w14:textId="77777777" w:rsidR="002164AD" w:rsidRDefault="002164AD" w:rsidP="002164AD">
      <w:pPr>
        <w:pStyle w:val="IOP-CS-BodyNoIndent"/>
        <w:ind w:left="709" w:firstLine="11"/>
        <w:rPr>
          <w:rStyle w:val="rynqvb"/>
          <w:lang w:val="id-ID"/>
        </w:rPr>
      </w:pPr>
      <w:r>
        <w:rPr>
          <w:rStyle w:val="rynqvb"/>
          <w:lang w:val="id-ID"/>
        </w:rPr>
        <w:t>“From google.colab import drive</w:t>
      </w:r>
    </w:p>
    <w:p w14:paraId="0CF09882" w14:textId="77777777" w:rsidR="002164AD" w:rsidRPr="007F6A3D" w:rsidRDefault="002164AD" w:rsidP="002164AD">
      <w:pPr>
        <w:pStyle w:val="IOP-CS-BodyNoIndent"/>
        <w:ind w:left="709" w:firstLine="11"/>
        <w:rPr>
          <w:lang w:val="en-ID"/>
        </w:rPr>
      </w:pPr>
      <w:r>
        <w:rPr>
          <w:rStyle w:val="rynqvb"/>
          <w:lang w:val="id-ID"/>
        </w:rPr>
        <w:t>Drive,mount(‘/content/drive’)”.</w:t>
      </w:r>
    </w:p>
    <w:tbl>
      <w:tblPr>
        <w:tblStyle w:val="TableGrid"/>
        <w:tblW w:w="0" w:type="auto"/>
        <w:tblInd w:w="7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22"/>
      </w:tblGrid>
      <w:tr w:rsidR="002164AD" w14:paraId="2C5542B6" w14:textId="77777777" w:rsidTr="00BA1688">
        <w:tc>
          <w:tcPr>
            <w:tcW w:w="8322" w:type="dxa"/>
          </w:tcPr>
          <w:p w14:paraId="051772B2" w14:textId="77777777" w:rsidR="002164AD" w:rsidRDefault="002164AD" w:rsidP="00BA1688">
            <w:pPr>
              <w:pStyle w:val="IOP-CS-BodyText"/>
              <w:ind w:firstLine="0"/>
              <w:rPr>
                <w:noProof/>
                <w14:ligatures w14:val="standardContextual"/>
              </w:rPr>
            </w:pPr>
          </w:p>
          <w:p w14:paraId="6F97C45E" w14:textId="77777777" w:rsidR="002164AD" w:rsidRDefault="002164AD" w:rsidP="00BA1688">
            <w:pPr>
              <w:pStyle w:val="IOP-CS-BodyText"/>
              <w:ind w:firstLine="0"/>
            </w:pPr>
            <w:r>
              <w:rPr>
                <w:noProof/>
              </w:rPr>
              <w:drawing>
                <wp:inline distT="0" distB="0" distL="0" distR="0" wp14:anchorId="6A56B8BD" wp14:editId="7E734A52">
                  <wp:extent cx="5111750" cy="472792"/>
                  <wp:effectExtent l="19050" t="19050" r="12700" b="22860"/>
                  <wp:docPr id="97826585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233679" name="Picture 1705233679"/>
                          <pic:cNvPicPr/>
                        </pic:nvPicPr>
                        <pic:blipFill rotWithShape="1">
                          <a:blip r:embed="rId11" cstate="print">
                            <a:extLst>
                              <a:ext uri="{28A0092B-C50C-407E-A947-70E740481C1C}">
                                <a14:useLocalDpi xmlns:a14="http://schemas.microsoft.com/office/drawing/2010/main" val="0"/>
                              </a:ext>
                            </a:extLst>
                          </a:blip>
                          <a:srcRect t="60233" r="23805" b="27238"/>
                          <a:stretch>
                            <a:fillRect/>
                          </a:stretch>
                        </pic:blipFill>
                        <pic:spPr bwMode="auto">
                          <a:xfrm>
                            <a:off x="0" y="0"/>
                            <a:ext cx="5447729" cy="503867"/>
                          </a:xfrm>
                          <a:prstGeom prst="rect">
                            <a:avLst/>
                          </a:prstGeom>
                          <a:ln w="9525" cap="flat" cmpd="sng" algn="ctr">
                            <a:solidFill>
                              <a:srgbClr val="156082"/>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tc>
      </w:tr>
      <w:tr w:rsidR="002164AD" w:rsidRPr="004D40FB" w14:paraId="67CB0E8F" w14:textId="77777777" w:rsidTr="00BA1688">
        <w:trPr>
          <w:trHeight w:val="80"/>
        </w:trPr>
        <w:tc>
          <w:tcPr>
            <w:tcW w:w="8322" w:type="dxa"/>
          </w:tcPr>
          <w:p w14:paraId="5DECFDA2" w14:textId="1EEBAC56" w:rsidR="002164AD" w:rsidRPr="004D40FB" w:rsidRDefault="002164AD" w:rsidP="00BA1688">
            <w:pPr>
              <w:pStyle w:val="IOP-CS-CaptionText"/>
              <w:jc w:val="both"/>
            </w:pPr>
            <w:r>
              <w:rPr>
                <w:b/>
                <w:bCs/>
              </w:rPr>
              <w:t>Gambar</w:t>
            </w:r>
            <w:r w:rsidRPr="00203EA9">
              <w:rPr>
                <w:b/>
                <w:bCs/>
              </w:rPr>
              <w:t xml:space="preserve"> </w:t>
            </w:r>
            <w:r>
              <w:rPr>
                <w:b/>
                <w:bCs/>
              </w:rPr>
              <w:t>3</w:t>
            </w:r>
            <w:r w:rsidRPr="00203EA9">
              <w:rPr>
                <w:b/>
                <w:bCs/>
              </w:rPr>
              <w:t>.</w:t>
            </w:r>
            <w:r>
              <w:rPr>
                <w:b/>
                <w:bCs/>
              </w:rPr>
              <w:t xml:space="preserve"> </w:t>
            </w:r>
            <w:r>
              <w:t>Menghubungkan google colab dengan google drive</w:t>
            </w:r>
          </w:p>
        </w:tc>
      </w:tr>
    </w:tbl>
    <w:p w14:paraId="59D8FBCE" w14:textId="73FA7490" w:rsidR="002164AD" w:rsidRDefault="002164AD" w:rsidP="00E708EE">
      <w:pPr>
        <w:pStyle w:val="IOP-CS-BodyText"/>
        <w:ind w:firstLine="0"/>
        <w:rPr>
          <w:b/>
          <w:bCs/>
          <w:lang w:val="id-ID"/>
        </w:rPr>
      </w:pPr>
    </w:p>
    <w:p w14:paraId="1AD7A2A9" w14:textId="653D365B" w:rsidR="002164AD" w:rsidRPr="002E7ECE" w:rsidRDefault="002164AD" w:rsidP="002164AD">
      <w:pPr>
        <w:pStyle w:val="IOP-CS-BodyNoIndent"/>
        <w:ind w:firstLine="720"/>
        <w:rPr>
          <w:i/>
          <w:iCs/>
        </w:rPr>
      </w:pPr>
      <w:r w:rsidRPr="007F6A3D">
        <w:rPr>
          <w:b/>
          <w:bCs/>
          <w:i/>
          <w:iCs/>
        </w:rPr>
        <w:t>1.</w:t>
      </w:r>
      <w:r>
        <w:rPr>
          <w:b/>
          <w:bCs/>
          <w:i/>
          <w:iCs/>
        </w:rPr>
        <w:t>4</w:t>
      </w:r>
      <w:r w:rsidRPr="002E7ECE">
        <w:rPr>
          <w:i/>
          <w:iCs/>
        </w:rPr>
        <w:t xml:space="preserve"> </w:t>
      </w:r>
      <w:r w:rsidRPr="007F6A3D">
        <w:rPr>
          <w:b/>
          <w:bCs/>
          <w:i/>
          <w:iCs/>
        </w:rPr>
        <w:t xml:space="preserve">Meng </w:t>
      </w:r>
      <w:r>
        <w:rPr>
          <w:b/>
          <w:bCs/>
          <w:i/>
          <w:iCs/>
        </w:rPr>
        <w:t>install pandas</w:t>
      </w:r>
    </w:p>
    <w:p w14:paraId="5D8800A3" w14:textId="77777777" w:rsidR="002164AD" w:rsidRPr="007F6A3D" w:rsidRDefault="002164AD" w:rsidP="002164AD">
      <w:pPr>
        <w:pStyle w:val="IOP-CS-BodyNoIndent"/>
        <w:ind w:left="709" w:firstLine="11"/>
        <w:rPr>
          <w:lang w:val="en-ID"/>
        </w:rPr>
      </w:pPr>
      <w:r>
        <w:rPr>
          <w:rStyle w:val="rynqvb"/>
          <w:lang w:val="id-ID"/>
        </w:rPr>
        <w:t>Selanjutnya meng install library pandas dengan perintah “!pip install pandas”.</w:t>
      </w:r>
    </w:p>
    <w:tbl>
      <w:tblPr>
        <w:tblStyle w:val="TableGrid"/>
        <w:tblW w:w="0" w:type="auto"/>
        <w:tblInd w:w="7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16"/>
      </w:tblGrid>
      <w:tr w:rsidR="002164AD" w14:paraId="13B4ADEE" w14:textId="77777777" w:rsidTr="00BA1688">
        <w:tc>
          <w:tcPr>
            <w:tcW w:w="8316" w:type="dxa"/>
          </w:tcPr>
          <w:p w14:paraId="458D65D9" w14:textId="77777777" w:rsidR="002164AD" w:rsidRDefault="002164AD" w:rsidP="00BA1688">
            <w:pPr>
              <w:pStyle w:val="IOP-CS-BodyText"/>
              <w:ind w:firstLine="0"/>
              <w:rPr>
                <w:noProof/>
                <w14:ligatures w14:val="standardContextual"/>
              </w:rPr>
            </w:pPr>
          </w:p>
          <w:p w14:paraId="5C89209A" w14:textId="77777777" w:rsidR="002164AD" w:rsidRDefault="002164AD" w:rsidP="00BA1688">
            <w:pPr>
              <w:pStyle w:val="IOP-CS-BodyText"/>
              <w:ind w:firstLine="0"/>
            </w:pPr>
            <w:r>
              <w:rPr>
                <w:noProof/>
              </w:rPr>
              <w:drawing>
                <wp:inline distT="0" distB="0" distL="0" distR="0" wp14:anchorId="17066F84" wp14:editId="7C846713">
                  <wp:extent cx="5112032" cy="799465"/>
                  <wp:effectExtent l="19050" t="19050" r="12700" b="19685"/>
                  <wp:docPr id="92665641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233679" name="Picture 1705233679"/>
                          <pic:cNvPicPr/>
                        </pic:nvPicPr>
                        <pic:blipFill rotWithShape="1">
                          <a:blip r:embed="rId11" cstate="print">
                            <a:extLst>
                              <a:ext uri="{28A0092B-C50C-407E-A947-70E740481C1C}">
                                <a14:useLocalDpi xmlns:a14="http://schemas.microsoft.com/office/drawing/2010/main" val="0"/>
                              </a:ext>
                            </a:extLst>
                          </a:blip>
                          <a:srcRect t="40227" r="25627" b="39095"/>
                          <a:stretch>
                            <a:fillRect/>
                          </a:stretch>
                        </pic:blipFill>
                        <pic:spPr bwMode="auto">
                          <a:xfrm>
                            <a:off x="0" y="0"/>
                            <a:ext cx="5412019" cy="846380"/>
                          </a:xfrm>
                          <a:prstGeom prst="rect">
                            <a:avLst/>
                          </a:prstGeom>
                          <a:ln w="9525" cap="flat" cmpd="sng" algn="ctr">
                            <a:solidFill>
                              <a:srgbClr val="156082"/>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tc>
      </w:tr>
      <w:tr w:rsidR="002164AD" w:rsidRPr="004D40FB" w14:paraId="1D3BB7CA" w14:textId="77777777" w:rsidTr="00BA1688">
        <w:trPr>
          <w:trHeight w:val="80"/>
        </w:trPr>
        <w:tc>
          <w:tcPr>
            <w:tcW w:w="8316" w:type="dxa"/>
          </w:tcPr>
          <w:p w14:paraId="15815237" w14:textId="7A030D3F" w:rsidR="002164AD" w:rsidRPr="004D40FB" w:rsidRDefault="002164AD" w:rsidP="00BA1688">
            <w:pPr>
              <w:pStyle w:val="IOP-CS-CaptionText"/>
              <w:jc w:val="both"/>
            </w:pPr>
            <w:r>
              <w:rPr>
                <w:b/>
                <w:bCs/>
              </w:rPr>
              <w:t>Gambar</w:t>
            </w:r>
            <w:r w:rsidRPr="00203EA9">
              <w:rPr>
                <w:b/>
                <w:bCs/>
              </w:rPr>
              <w:t xml:space="preserve"> </w:t>
            </w:r>
            <w:r>
              <w:rPr>
                <w:b/>
                <w:bCs/>
              </w:rPr>
              <w:t>4</w:t>
            </w:r>
            <w:r w:rsidRPr="00203EA9">
              <w:rPr>
                <w:b/>
                <w:bCs/>
              </w:rPr>
              <w:t>.</w:t>
            </w:r>
            <w:r>
              <w:rPr>
                <w:b/>
                <w:bCs/>
              </w:rPr>
              <w:t xml:space="preserve"> </w:t>
            </w:r>
            <w:r>
              <w:t>Meng install pandas.</w:t>
            </w:r>
          </w:p>
        </w:tc>
      </w:tr>
    </w:tbl>
    <w:p w14:paraId="55723E94" w14:textId="77777777" w:rsidR="002164AD" w:rsidRDefault="002164AD" w:rsidP="00E708EE">
      <w:pPr>
        <w:pStyle w:val="IOP-CS-BodyText"/>
        <w:ind w:firstLine="0"/>
        <w:rPr>
          <w:b/>
          <w:bCs/>
          <w:lang w:val="id-ID"/>
        </w:rPr>
      </w:pPr>
    </w:p>
    <w:p w14:paraId="06A9F71D" w14:textId="2BFC417C" w:rsidR="002164AD" w:rsidRPr="002E7ECE" w:rsidRDefault="002164AD" w:rsidP="002164AD">
      <w:pPr>
        <w:pStyle w:val="IOP-CS-BodyNoIndent"/>
        <w:ind w:firstLine="720"/>
        <w:rPr>
          <w:i/>
          <w:iCs/>
        </w:rPr>
      </w:pPr>
      <w:r w:rsidRPr="007F6A3D">
        <w:rPr>
          <w:b/>
          <w:bCs/>
          <w:i/>
          <w:iCs/>
        </w:rPr>
        <w:t>1.</w:t>
      </w:r>
      <w:r>
        <w:rPr>
          <w:b/>
          <w:bCs/>
          <w:i/>
          <w:iCs/>
        </w:rPr>
        <w:t>5</w:t>
      </w:r>
      <w:r w:rsidRPr="002E7ECE">
        <w:rPr>
          <w:i/>
          <w:iCs/>
        </w:rPr>
        <w:t xml:space="preserve"> </w:t>
      </w:r>
      <w:r w:rsidRPr="007F6A3D">
        <w:rPr>
          <w:b/>
          <w:bCs/>
          <w:i/>
          <w:iCs/>
        </w:rPr>
        <w:t xml:space="preserve">Meng import library </w:t>
      </w:r>
      <w:r w:rsidR="00901481">
        <w:rPr>
          <w:b/>
          <w:bCs/>
          <w:i/>
          <w:iCs/>
        </w:rPr>
        <w:t>yang akan digunakan</w:t>
      </w:r>
    </w:p>
    <w:p w14:paraId="4179C37D" w14:textId="1C613186" w:rsidR="002164AD" w:rsidRPr="007F6A3D" w:rsidRDefault="00901481" w:rsidP="002164AD">
      <w:pPr>
        <w:pStyle w:val="IOP-CS-BodyNoIndent"/>
        <w:ind w:left="709" w:firstLine="11"/>
        <w:rPr>
          <w:lang w:val="en-ID"/>
        </w:rPr>
      </w:pPr>
      <w:r w:rsidRPr="00901481">
        <w:t>Langkah pertama dalam praktikum ini adalah melakukan import terhadap seluruh library yang dibutuhkan.</w:t>
      </w:r>
    </w:p>
    <w:tbl>
      <w:tblPr>
        <w:tblStyle w:val="TableGrid"/>
        <w:tblW w:w="0" w:type="auto"/>
        <w:tblInd w:w="7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12"/>
      </w:tblGrid>
      <w:tr w:rsidR="002164AD" w14:paraId="517EBD47" w14:textId="77777777" w:rsidTr="00BA1688">
        <w:tc>
          <w:tcPr>
            <w:tcW w:w="8312" w:type="dxa"/>
          </w:tcPr>
          <w:p w14:paraId="774D75D6" w14:textId="77777777" w:rsidR="002164AD" w:rsidRDefault="002164AD" w:rsidP="00BA1688">
            <w:pPr>
              <w:pStyle w:val="IOP-CS-BodyText"/>
              <w:ind w:firstLine="0"/>
              <w:rPr>
                <w:noProof/>
                <w14:ligatures w14:val="standardContextual"/>
              </w:rPr>
            </w:pPr>
          </w:p>
          <w:p w14:paraId="419F6469" w14:textId="77777777" w:rsidR="00901481" w:rsidRDefault="00901481" w:rsidP="00BA1688">
            <w:pPr>
              <w:pStyle w:val="IOP-CS-BodyText"/>
              <w:ind w:firstLine="0"/>
              <w:rPr>
                <w:noProof/>
              </w:rPr>
            </w:pPr>
          </w:p>
          <w:p w14:paraId="71AE945E" w14:textId="6D2F10AB" w:rsidR="002164AD" w:rsidRDefault="002164AD" w:rsidP="00BA1688">
            <w:pPr>
              <w:pStyle w:val="IOP-CS-BodyText"/>
              <w:ind w:firstLine="0"/>
            </w:pPr>
            <w:r>
              <w:rPr>
                <w:noProof/>
              </w:rPr>
              <w:lastRenderedPageBreak/>
              <w:drawing>
                <wp:inline distT="0" distB="0" distL="0" distR="0" wp14:anchorId="2708AA94" wp14:editId="5F69118C">
                  <wp:extent cx="3492500" cy="1297781"/>
                  <wp:effectExtent l="19050" t="19050" r="12700" b="17145"/>
                  <wp:docPr id="17052336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233679" name="Picture 4"/>
                          <pic:cNvPicPr/>
                        </pic:nvPicPr>
                        <pic:blipFill rotWithShape="1">
                          <a:blip r:embed="rId12" cstate="print">
                            <a:extLst>
                              <a:ext uri="{28A0092B-C50C-407E-A947-70E740481C1C}">
                                <a14:useLocalDpi xmlns:a14="http://schemas.microsoft.com/office/drawing/2010/main" val="0"/>
                              </a:ext>
                            </a:extLst>
                          </a:blip>
                          <a:srcRect t="1665" b="3168"/>
                          <a:stretch>
                            <a:fillRect/>
                          </a:stretch>
                        </pic:blipFill>
                        <pic:spPr bwMode="auto">
                          <a:xfrm>
                            <a:off x="0" y="0"/>
                            <a:ext cx="3521855" cy="1308689"/>
                          </a:xfrm>
                          <a:prstGeom prst="rect">
                            <a:avLst/>
                          </a:prstGeom>
                          <a:ln w="9525" cap="flat" cmpd="sng" algn="ctr">
                            <a:solidFill>
                              <a:srgbClr val="156082"/>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tc>
      </w:tr>
      <w:tr w:rsidR="002164AD" w:rsidRPr="004D40FB" w14:paraId="0212D1D6" w14:textId="77777777" w:rsidTr="00BA1688">
        <w:trPr>
          <w:trHeight w:val="80"/>
        </w:trPr>
        <w:tc>
          <w:tcPr>
            <w:tcW w:w="8312" w:type="dxa"/>
          </w:tcPr>
          <w:p w14:paraId="19AEA834" w14:textId="77777777" w:rsidR="002164AD" w:rsidRDefault="002164AD" w:rsidP="00BA1688">
            <w:pPr>
              <w:pStyle w:val="IOP-CS-CaptionText"/>
              <w:jc w:val="both"/>
            </w:pPr>
            <w:r>
              <w:rPr>
                <w:b/>
                <w:bCs/>
              </w:rPr>
              <w:lastRenderedPageBreak/>
              <w:t>Gambar</w:t>
            </w:r>
            <w:r w:rsidRPr="00203EA9">
              <w:rPr>
                <w:b/>
                <w:bCs/>
              </w:rPr>
              <w:t xml:space="preserve"> </w:t>
            </w:r>
            <w:r>
              <w:rPr>
                <w:b/>
                <w:bCs/>
              </w:rPr>
              <w:t>5</w:t>
            </w:r>
            <w:r w:rsidRPr="00203EA9">
              <w:rPr>
                <w:b/>
                <w:bCs/>
              </w:rPr>
              <w:t>.</w:t>
            </w:r>
            <w:r>
              <w:rPr>
                <w:b/>
                <w:bCs/>
              </w:rPr>
              <w:t xml:space="preserve"> </w:t>
            </w:r>
            <w:r>
              <w:t>Mengimport library</w:t>
            </w:r>
          </w:p>
          <w:p w14:paraId="726FFE8A" w14:textId="77777777" w:rsidR="00901481" w:rsidRDefault="00901481" w:rsidP="00BA1688">
            <w:pPr>
              <w:pStyle w:val="IOP-CS-CaptionText"/>
              <w:jc w:val="both"/>
            </w:pPr>
          </w:p>
          <w:p w14:paraId="4A60A6F9" w14:textId="6F53080F" w:rsidR="00901481" w:rsidRDefault="00901481" w:rsidP="00BA1688">
            <w:pPr>
              <w:pStyle w:val="IOP-CS-CaptionText"/>
              <w:jc w:val="both"/>
            </w:pPr>
            <w:r w:rsidRPr="00260F64">
              <w:rPr>
                <w:b/>
                <w:bCs/>
              </w:rPr>
              <w:t>Tabel 1.</w:t>
            </w:r>
            <w:r>
              <w:t xml:space="preserve"> Penjelasan Library</w:t>
            </w:r>
          </w:p>
          <w:p w14:paraId="0FE70E00" w14:textId="77777777" w:rsidR="00901481" w:rsidRDefault="00901481" w:rsidP="00BA1688">
            <w:pPr>
              <w:pStyle w:val="IOP-CS-CaptionText"/>
              <w:jc w:val="both"/>
            </w:pPr>
            <w:r w:rsidRPr="00901481">
              <w:drawing>
                <wp:inline distT="0" distB="0" distL="0" distR="0" wp14:anchorId="08DA4BCB" wp14:editId="07D0EB87">
                  <wp:extent cx="4330700" cy="2693613"/>
                  <wp:effectExtent l="0" t="0" r="0" b="0"/>
                  <wp:docPr id="18647877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787783" name=""/>
                          <pic:cNvPicPr/>
                        </pic:nvPicPr>
                        <pic:blipFill>
                          <a:blip r:embed="rId13"/>
                          <a:stretch>
                            <a:fillRect/>
                          </a:stretch>
                        </pic:blipFill>
                        <pic:spPr>
                          <a:xfrm>
                            <a:off x="0" y="0"/>
                            <a:ext cx="4345903" cy="2703069"/>
                          </a:xfrm>
                          <a:prstGeom prst="rect">
                            <a:avLst/>
                          </a:prstGeom>
                        </pic:spPr>
                      </pic:pic>
                    </a:graphicData>
                  </a:graphic>
                </wp:inline>
              </w:drawing>
            </w:r>
          </w:p>
          <w:p w14:paraId="063032A0" w14:textId="646E9C7D" w:rsidR="00901481" w:rsidRPr="004D40FB" w:rsidRDefault="00901481" w:rsidP="00BA1688">
            <w:pPr>
              <w:pStyle w:val="IOP-CS-CaptionText"/>
              <w:jc w:val="both"/>
            </w:pPr>
            <w:r w:rsidRPr="00901481">
              <w:drawing>
                <wp:inline distT="0" distB="0" distL="0" distR="0" wp14:anchorId="02764380" wp14:editId="53DC7307">
                  <wp:extent cx="4330700" cy="2002697"/>
                  <wp:effectExtent l="0" t="0" r="0" b="0"/>
                  <wp:docPr id="8466266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626660" name=""/>
                          <pic:cNvPicPr/>
                        </pic:nvPicPr>
                        <pic:blipFill>
                          <a:blip r:embed="rId14"/>
                          <a:stretch>
                            <a:fillRect/>
                          </a:stretch>
                        </pic:blipFill>
                        <pic:spPr>
                          <a:xfrm>
                            <a:off x="0" y="0"/>
                            <a:ext cx="4350386" cy="2011800"/>
                          </a:xfrm>
                          <a:prstGeom prst="rect">
                            <a:avLst/>
                          </a:prstGeom>
                        </pic:spPr>
                      </pic:pic>
                    </a:graphicData>
                  </a:graphic>
                </wp:inline>
              </w:drawing>
            </w:r>
          </w:p>
        </w:tc>
      </w:tr>
    </w:tbl>
    <w:p w14:paraId="3C6EEDEA" w14:textId="77777777" w:rsidR="002164AD" w:rsidRDefault="002164AD" w:rsidP="00E708EE">
      <w:pPr>
        <w:pStyle w:val="IOP-CS-BodyText"/>
        <w:ind w:firstLine="0"/>
        <w:rPr>
          <w:b/>
          <w:bCs/>
          <w:lang w:val="id-ID"/>
        </w:rPr>
      </w:pPr>
    </w:p>
    <w:p w14:paraId="1B15BF0A" w14:textId="310AA3AD" w:rsidR="00D15A33" w:rsidRPr="002E7ECE" w:rsidRDefault="00D15A33" w:rsidP="00D15A33">
      <w:pPr>
        <w:pStyle w:val="IOP-CS-BodyNoIndent"/>
        <w:ind w:firstLine="720"/>
        <w:rPr>
          <w:i/>
          <w:iCs/>
        </w:rPr>
      </w:pPr>
      <w:r w:rsidRPr="007F6A3D">
        <w:rPr>
          <w:b/>
          <w:bCs/>
          <w:i/>
          <w:iCs/>
        </w:rPr>
        <w:t>1.</w:t>
      </w:r>
      <w:r>
        <w:rPr>
          <w:b/>
          <w:bCs/>
          <w:i/>
          <w:iCs/>
        </w:rPr>
        <w:t>6</w:t>
      </w:r>
      <w:r w:rsidRPr="002E7ECE">
        <w:rPr>
          <w:i/>
          <w:iCs/>
        </w:rPr>
        <w:t xml:space="preserve"> </w:t>
      </w:r>
      <w:r>
        <w:rPr>
          <w:b/>
          <w:bCs/>
          <w:i/>
          <w:iCs/>
        </w:rPr>
        <w:t>Membaca dataset</w:t>
      </w:r>
    </w:p>
    <w:p w14:paraId="2C4E9044" w14:textId="77777777" w:rsidR="00D15A33" w:rsidRDefault="00D15A33" w:rsidP="00D15A33">
      <w:pPr>
        <w:pStyle w:val="IOP-CS-BodyNoIndent"/>
        <w:ind w:left="709" w:firstLine="11"/>
        <w:rPr>
          <w:rStyle w:val="rynqvb"/>
          <w:lang w:val="id-ID"/>
        </w:rPr>
      </w:pPr>
      <w:r>
        <w:rPr>
          <w:rStyle w:val="rynqvb"/>
          <w:lang w:val="id-ID"/>
        </w:rPr>
        <w:t xml:space="preserve">Selanjutnya membaca dataset day.csv yang ada di google drive menggunakan perintah </w:t>
      </w:r>
    </w:p>
    <w:p w14:paraId="5D014BEE" w14:textId="454585E9" w:rsidR="00D15A33" w:rsidRPr="00CA03BF" w:rsidRDefault="00D15A33" w:rsidP="00D15A33">
      <w:pPr>
        <w:pStyle w:val="IOP-CS-BodyNoIndent"/>
        <w:ind w:left="709" w:firstLine="11"/>
        <w:jc w:val="left"/>
        <w:rPr>
          <w:lang w:val="en-ID"/>
        </w:rPr>
      </w:pPr>
      <w:r w:rsidRPr="00CA03BF">
        <w:rPr>
          <w:rStyle w:val="rynqvb"/>
          <w:lang w:val="id-ID"/>
        </w:rPr>
        <w:t>“</w:t>
      </w:r>
      <w:r w:rsidRPr="00CA03BF">
        <w:rPr>
          <w:lang w:val="en-ID"/>
        </w:rPr>
        <w:t>df = pd.read_csv('/content/drive/MyDrive/MACHINELEARNING/PRAKTIKUM/PRAKTIKUM</w:t>
      </w:r>
      <w:r w:rsidR="004431CF">
        <w:rPr>
          <w:lang w:val="en-ID"/>
        </w:rPr>
        <w:t>3</w:t>
      </w:r>
      <w:r w:rsidRPr="00CA03BF">
        <w:rPr>
          <w:lang w:val="en-ID"/>
        </w:rPr>
        <w:t>/DATA/</w:t>
      </w:r>
      <w:r w:rsidR="00901481">
        <w:rPr>
          <w:lang w:val="en-ID"/>
        </w:rPr>
        <w:t>calonpembelimobil</w:t>
      </w:r>
      <w:r w:rsidRPr="00CA03BF">
        <w:rPr>
          <w:lang w:val="en-ID"/>
        </w:rPr>
        <w:t>.csv')</w:t>
      </w:r>
    </w:p>
    <w:p w14:paraId="15CAD164" w14:textId="77777777" w:rsidR="00D15A33" w:rsidRPr="00CA03BF" w:rsidRDefault="00D15A33" w:rsidP="00D15A33">
      <w:pPr>
        <w:pStyle w:val="IOP-CS-BodyNoIndent"/>
        <w:ind w:left="709" w:firstLine="11"/>
        <w:jc w:val="left"/>
        <w:rPr>
          <w:lang w:val="en-ID"/>
        </w:rPr>
      </w:pPr>
      <w:r>
        <w:rPr>
          <w:lang w:val="en-ID"/>
        </w:rPr>
        <w:t>d</w:t>
      </w:r>
      <w:r w:rsidRPr="00CA03BF">
        <w:rPr>
          <w:lang w:val="en-ID"/>
        </w:rPr>
        <w:t>f”</w:t>
      </w:r>
    </w:p>
    <w:tbl>
      <w:tblPr>
        <w:tblStyle w:val="TableGrid"/>
        <w:tblW w:w="0" w:type="auto"/>
        <w:tblInd w:w="7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22"/>
      </w:tblGrid>
      <w:tr w:rsidR="00D15A33" w14:paraId="2C391A3A" w14:textId="77777777" w:rsidTr="00BA1688">
        <w:tc>
          <w:tcPr>
            <w:tcW w:w="8322" w:type="dxa"/>
          </w:tcPr>
          <w:p w14:paraId="576080C6" w14:textId="28748572" w:rsidR="00D15A33" w:rsidRDefault="00D15A33" w:rsidP="00BA1688">
            <w:pPr>
              <w:pStyle w:val="IOP-CS-BodyText"/>
              <w:ind w:firstLine="0"/>
            </w:pPr>
            <w:r>
              <w:rPr>
                <w:noProof/>
              </w:rPr>
              <w:drawing>
                <wp:inline distT="0" distB="0" distL="0" distR="0" wp14:anchorId="0E9CD994" wp14:editId="1C2A7F6E">
                  <wp:extent cx="3105797" cy="386524"/>
                  <wp:effectExtent l="19050" t="19050" r="18415" b="13970"/>
                  <wp:docPr id="78233643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336433" name="Picture 4"/>
                          <pic:cNvPicPr/>
                        </pic:nvPicPr>
                        <pic:blipFill>
                          <a:blip r:embed="rId15">
                            <a:extLst>
                              <a:ext uri="{28A0092B-C50C-407E-A947-70E740481C1C}">
                                <a14:useLocalDpi xmlns:a14="http://schemas.microsoft.com/office/drawing/2010/main" val="0"/>
                              </a:ext>
                            </a:extLst>
                          </a:blip>
                          <a:srcRect l="836" r="836"/>
                          <a:stretch>
                            <a:fillRect/>
                          </a:stretch>
                        </pic:blipFill>
                        <pic:spPr bwMode="auto">
                          <a:xfrm>
                            <a:off x="0" y="0"/>
                            <a:ext cx="3105797" cy="386524"/>
                          </a:xfrm>
                          <a:prstGeom prst="rect">
                            <a:avLst/>
                          </a:prstGeom>
                          <a:ln w="9525" cap="flat" cmpd="sng" algn="ctr">
                            <a:solidFill>
                              <a:srgbClr val="156082"/>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tc>
      </w:tr>
      <w:tr w:rsidR="00D15A33" w:rsidRPr="004D40FB" w14:paraId="418CC7CE" w14:textId="77777777" w:rsidTr="00BA1688">
        <w:trPr>
          <w:trHeight w:val="80"/>
        </w:trPr>
        <w:tc>
          <w:tcPr>
            <w:tcW w:w="8322" w:type="dxa"/>
          </w:tcPr>
          <w:p w14:paraId="25AFE4EF" w14:textId="133A8F38" w:rsidR="00D15A33" w:rsidRDefault="00D15A33" w:rsidP="00BA1688">
            <w:pPr>
              <w:pStyle w:val="IOP-CS-CaptionText"/>
              <w:jc w:val="both"/>
            </w:pPr>
            <w:r>
              <w:rPr>
                <w:b/>
                <w:bCs/>
              </w:rPr>
              <w:lastRenderedPageBreak/>
              <w:t>Gambar</w:t>
            </w:r>
            <w:r w:rsidRPr="00203EA9">
              <w:rPr>
                <w:b/>
                <w:bCs/>
              </w:rPr>
              <w:t xml:space="preserve"> </w:t>
            </w:r>
            <w:r>
              <w:rPr>
                <w:b/>
                <w:bCs/>
              </w:rPr>
              <w:t>6</w:t>
            </w:r>
            <w:r w:rsidRPr="00203EA9">
              <w:rPr>
                <w:b/>
                <w:bCs/>
              </w:rPr>
              <w:t>.</w:t>
            </w:r>
            <w:r>
              <w:rPr>
                <w:b/>
                <w:bCs/>
              </w:rPr>
              <w:t xml:space="preserve"> </w:t>
            </w:r>
            <w:r>
              <w:t xml:space="preserve">Membaca dataset </w:t>
            </w:r>
            <w:r w:rsidR="00901481">
              <w:t>calonpembelimobil</w:t>
            </w:r>
            <w:r w:rsidR="003610B7" w:rsidRPr="00CA03BF">
              <w:rPr>
                <w:lang w:val="en-ID"/>
              </w:rPr>
              <w:t>.csv</w:t>
            </w:r>
            <w:r w:rsidR="003610B7">
              <w:rPr>
                <w:lang w:val="en-ID"/>
              </w:rPr>
              <w:t>.</w:t>
            </w:r>
          </w:p>
          <w:p w14:paraId="67EE71B3" w14:textId="77777777" w:rsidR="00D15A33" w:rsidRPr="004D40FB" w:rsidRDefault="00D15A33" w:rsidP="00BA1688">
            <w:pPr>
              <w:pStyle w:val="IOP-CS-CaptionText"/>
              <w:jc w:val="both"/>
            </w:pPr>
          </w:p>
        </w:tc>
      </w:tr>
      <w:tr w:rsidR="00D15A33" w:rsidRPr="004D40FB" w14:paraId="0E8E92A7" w14:textId="77777777" w:rsidTr="00BA1688">
        <w:trPr>
          <w:trHeight w:val="80"/>
        </w:trPr>
        <w:tc>
          <w:tcPr>
            <w:tcW w:w="8322" w:type="dxa"/>
          </w:tcPr>
          <w:p w14:paraId="50D9F344" w14:textId="1917A89A" w:rsidR="00D15A33" w:rsidRPr="002A640A" w:rsidRDefault="00D15A33" w:rsidP="00BA1688">
            <w:pPr>
              <w:pStyle w:val="IOP-CS-CaptionText"/>
              <w:jc w:val="both"/>
            </w:pPr>
            <w:r>
              <w:rPr>
                <w:b/>
                <w:bCs/>
              </w:rPr>
              <w:t xml:space="preserve">Tabel </w:t>
            </w:r>
            <w:r w:rsidR="00901481">
              <w:rPr>
                <w:b/>
                <w:bCs/>
              </w:rPr>
              <w:t>2</w:t>
            </w:r>
            <w:r>
              <w:rPr>
                <w:b/>
                <w:bCs/>
              </w:rPr>
              <w:t xml:space="preserve">. </w:t>
            </w:r>
            <w:r>
              <w:t>Berikut adalah hasil dataset yang telah dibaca.</w:t>
            </w:r>
          </w:p>
          <w:p w14:paraId="545651D7" w14:textId="77777777" w:rsidR="00D15A33" w:rsidRDefault="00D15A33" w:rsidP="00BA1688">
            <w:pPr>
              <w:pStyle w:val="IOP-CS-CaptionText"/>
              <w:jc w:val="both"/>
              <w:rPr>
                <w:b/>
                <w:bCs/>
              </w:rPr>
            </w:pPr>
            <w:r w:rsidRPr="002A640A">
              <w:rPr>
                <w:b/>
                <w:bCs/>
                <w:noProof/>
              </w:rPr>
              <w:drawing>
                <wp:inline distT="0" distB="0" distL="0" distR="0" wp14:anchorId="4EFF2BA7" wp14:editId="4929DBC5">
                  <wp:extent cx="3265988" cy="2023110"/>
                  <wp:effectExtent l="19050" t="19050" r="10795" b="15240"/>
                  <wp:docPr id="1846365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36537" name="Picture 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279116" cy="2031242"/>
                          </a:xfrm>
                          <a:prstGeom prst="rect">
                            <a:avLst/>
                          </a:prstGeom>
                          <a:ln>
                            <a:solidFill>
                              <a:schemeClr val="accent1"/>
                            </a:solidFill>
                          </a:ln>
                        </pic:spPr>
                      </pic:pic>
                    </a:graphicData>
                  </a:graphic>
                </wp:inline>
              </w:drawing>
            </w:r>
          </w:p>
        </w:tc>
      </w:tr>
    </w:tbl>
    <w:p w14:paraId="7C3BBEDB" w14:textId="77777777" w:rsidR="00D15A33" w:rsidRDefault="00D15A33" w:rsidP="00E708EE">
      <w:pPr>
        <w:pStyle w:val="IOP-CS-BodyText"/>
        <w:ind w:firstLine="0"/>
        <w:rPr>
          <w:b/>
          <w:bCs/>
          <w:lang w:val="id-ID"/>
        </w:rPr>
      </w:pPr>
    </w:p>
    <w:p w14:paraId="3D79FE6C" w14:textId="2719617A" w:rsidR="00D15A33" w:rsidRPr="002E7ECE" w:rsidRDefault="00D15A33" w:rsidP="00D15A33">
      <w:pPr>
        <w:pStyle w:val="IOP-CS-BodyNoIndent"/>
        <w:ind w:firstLine="720"/>
        <w:rPr>
          <w:i/>
          <w:iCs/>
        </w:rPr>
      </w:pPr>
      <w:r w:rsidRPr="007F6A3D">
        <w:rPr>
          <w:b/>
          <w:bCs/>
          <w:i/>
          <w:iCs/>
        </w:rPr>
        <w:t>1.</w:t>
      </w:r>
      <w:r>
        <w:rPr>
          <w:b/>
          <w:bCs/>
          <w:i/>
          <w:iCs/>
        </w:rPr>
        <w:t>7</w:t>
      </w:r>
      <w:r w:rsidRPr="002E7ECE">
        <w:rPr>
          <w:i/>
          <w:iCs/>
        </w:rPr>
        <w:t xml:space="preserve"> </w:t>
      </w:r>
      <w:r>
        <w:rPr>
          <w:b/>
          <w:bCs/>
          <w:i/>
          <w:iCs/>
        </w:rPr>
        <w:t>Mengecek informasi dataset</w:t>
      </w:r>
    </w:p>
    <w:p w14:paraId="0C22439D" w14:textId="77777777" w:rsidR="00D15A33" w:rsidRDefault="00D15A33" w:rsidP="00D15A33">
      <w:pPr>
        <w:pStyle w:val="IOP-CS-BodyNoIndent"/>
        <w:ind w:left="709" w:firstLine="11"/>
        <w:rPr>
          <w:rStyle w:val="rynqvb"/>
          <w:lang w:val="id-ID"/>
        </w:rPr>
      </w:pPr>
      <w:r>
        <w:rPr>
          <w:rStyle w:val="rynqvb"/>
          <w:lang w:val="id-ID"/>
        </w:rPr>
        <w:t xml:space="preserve">Selanjutnya mengecek informasi dataset yang dibaca, dari total, jumlah kolum, missing value, dan type data menggunakan perintah </w:t>
      </w:r>
    </w:p>
    <w:p w14:paraId="1988915D" w14:textId="77777777" w:rsidR="00D15A33" w:rsidRPr="00CA03BF" w:rsidRDefault="00D15A33" w:rsidP="00D15A33">
      <w:pPr>
        <w:pStyle w:val="IOP-CS-BodyNoIndent"/>
        <w:ind w:left="709" w:firstLine="11"/>
        <w:jc w:val="left"/>
        <w:rPr>
          <w:lang w:val="en-ID"/>
        </w:rPr>
      </w:pPr>
      <w:r w:rsidRPr="00CA03BF">
        <w:rPr>
          <w:rStyle w:val="rynqvb"/>
          <w:lang w:val="id-ID"/>
        </w:rPr>
        <w:t>“</w:t>
      </w:r>
      <w:r w:rsidRPr="00CA03BF">
        <w:rPr>
          <w:lang w:val="en-ID"/>
        </w:rPr>
        <w:t>d</w:t>
      </w:r>
      <w:r>
        <w:rPr>
          <w:lang w:val="en-ID"/>
        </w:rPr>
        <w:t>f.info()</w:t>
      </w:r>
      <w:r w:rsidRPr="00CA03BF">
        <w:rPr>
          <w:lang w:val="en-ID"/>
        </w:rPr>
        <w:t>”</w:t>
      </w:r>
    </w:p>
    <w:tbl>
      <w:tblPr>
        <w:tblStyle w:val="TableGrid"/>
        <w:tblW w:w="0" w:type="auto"/>
        <w:tblInd w:w="7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12"/>
      </w:tblGrid>
      <w:tr w:rsidR="00D15A33" w14:paraId="13E6CAC2" w14:textId="77777777" w:rsidTr="00BA1688">
        <w:tc>
          <w:tcPr>
            <w:tcW w:w="8312" w:type="dxa"/>
          </w:tcPr>
          <w:p w14:paraId="78ACAFF2" w14:textId="77777777" w:rsidR="00D15A33" w:rsidRDefault="00D15A33" w:rsidP="00BA1688">
            <w:pPr>
              <w:pStyle w:val="IOP-CS-BodyText"/>
              <w:ind w:firstLine="0"/>
            </w:pPr>
            <w:r w:rsidRPr="002A640A">
              <w:rPr>
                <w:noProof/>
              </w:rPr>
              <w:drawing>
                <wp:inline distT="0" distB="0" distL="0" distR="0" wp14:anchorId="4404D0B6" wp14:editId="24CF8B90">
                  <wp:extent cx="1799052" cy="1360170"/>
                  <wp:effectExtent l="19050" t="19050" r="10795" b="11430"/>
                  <wp:docPr id="1199838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983898" name="Picture 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801491" cy="1362014"/>
                          </a:xfrm>
                          <a:prstGeom prst="rect">
                            <a:avLst/>
                          </a:prstGeom>
                          <a:ln>
                            <a:solidFill>
                              <a:schemeClr val="accent1"/>
                            </a:solidFill>
                          </a:ln>
                        </pic:spPr>
                      </pic:pic>
                    </a:graphicData>
                  </a:graphic>
                </wp:inline>
              </w:drawing>
            </w:r>
          </w:p>
        </w:tc>
      </w:tr>
      <w:tr w:rsidR="00D15A33" w:rsidRPr="004D40FB" w14:paraId="03D60184" w14:textId="77777777" w:rsidTr="00BA1688">
        <w:trPr>
          <w:trHeight w:val="80"/>
        </w:trPr>
        <w:tc>
          <w:tcPr>
            <w:tcW w:w="8312" w:type="dxa"/>
          </w:tcPr>
          <w:p w14:paraId="17FD2110" w14:textId="640429B4" w:rsidR="00D15A33" w:rsidRDefault="00D15A33" w:rsidP="00BA1688">
            <w:pPr>
              <w:pStyle w:val="IOP-CS-CaptionText"/>
              <w:jc w:val="both"/>
            </w:pPr>
            <w:r>
              <w:rPr>
                <w:b/>
                <w:bCs/>
              </w:rPr>
              <w:t>Gambar</w:t>
            </w:r>
            <w:r w:rsidRPr="00203EA9">
              <w:rPr>
                <w:b/>
                <w:bCs/>
              </w:rPr>
              <w:t xml:space="preserve"> </w:t>
            </w:r>
            <w:r>
              <w:rPr>
                <w:b/>
                <w:bCs/>
              </w:rPr>
              <w:t>7</w:t>
            </w:r>
            <w:r w:rsidRPr="00203EA9">
              <w:rPr>
                <w:b/>
                <w:bCs/>
              </w:rPr>
              <w:t>.</w:t>
            </w:r>
            <w:r>
              <w:rPr>
                <w:b/>
                <w:bCs/>
              </w:rPr>
              <w:t xml:space="preserve"> </w:t>
            </w:r>
            <w:r>
              <w:t>Mengecek informasi dataset.</w:t>
            </w:r>
          </w:p>
          <w:p w14:paraId="64EA1935" w14:textId="77777777" w:rsidR="00D15A33" w:rsidRPr="004D40FB" w:rsidRDefault="00D15A33" w:rsidP="00BA1688">
            <w:pPr>
              <w:pStyle w:val="IOP-CS-CaptionText"/>
              <w:jc w:val="both"/>
            </w:pPr>
          </w:p>
        </w:tc>
      </w:tr>
    </w:tbl>
    <w:p w14:paraId="0726BCA2" w14:textId="08B4245F" w:rsidR="00A54F1A" w:rsidRDefault="00A54F1A" w:rsidP="00A54F1A">
      <w:pPr>
        <w:pStyle w:val="IOP-CS-BodyText"/>
        <w:ind w:firstLine="720"/>
        <w:rPr>
          <w:b/>
          <w:bCs/>
          <w:i/>
          <w:iCs/>
          <w:lang w:val="id-ID"/>
        </w:rPr>
      </w:pPr>
      <w:r>
        <w:rPr>
          <w:b/>
          <w:bCs/>
          <w:i/>
          <w:iCs/>
          <w:lang w:val="id-ID"/>
        </w:rPr>
        <w:t>1.</w:t>
      </w:r>
      <w:r w:rsidR="00CE0629">
        <w:rPr>
          <w:b/>
          <w:bCs/>
          <w:i/>
          <w:iCs/>
          <w:lang w:val="id-ID"/>
        </w:rPr>
        <w:t>8</w:t>
      </w:r>
      <w:r>
        <w:rPr>
          <w:b/>
          <w:bCs/>
          <w:i/>
          <w:iCs/>
          <w:lang w:val="id-ID"/>
        </w:rPr>
        <w:t xml:space="preserve"> </w:t>
      </w:r>
      <w:r w:rsidR="00260F64">
        <w:rPr>
          <w:b/>
          <w:bCs/>
          <w:i/>
          <w:iCs/>
          <w:lang w:val="id-ID"/>
        </w:rPr>
        <w:t>Mengecek missing value</w:t>
      </w:r>
    </w:p>
    <w:tbl>
      <w:tblPr>
        <w:tblStyle w:val="TableGrid"/>
        <w:tblW w:w="0" w:type="auto"/>
        <w:tblInd w:w="7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12"/>
      </w:tblGrid>
      <w:tr w:rsidR="00A54F1A" w14:paraId="554DE75F" w14:textId="77777777" w:rsidTr="00BA1688">
        <w:tc>
          <w:tcPr>
            <w:tcW w:w="8312" w:type="dxa"/>
          </w:tcPr>
          <w:p w14:paraId="19F46EE3" w14:textId="591F2D50" w:rsidR="00A54F1A" w:rsidRDefault="00260F64" w:rsidP="00BA1688">
            <w:pPr>
              <w:pStyle w:val="IOP-CS-BodyText"/>
              <w:ind w:firstLine="0"/>
              <w:rPr>
                <w:noProof/>
                <w14:ligatures w14:val="standardContextual"/>
              </w:rPr>
            </w:pPr>
            <w:r>
              <w:rPr>
                <w:noProof/>
                <w14:ligatures w14:val="standardContextual"/>
              </w:rPr>
              <w:t>Selanjutnya mencari missing value pada data dengan perintah df.isnull().sum()</w:t>
            </w:r>
          </w:p>
          <w:p w14:paraId="514EC0F9" w14:textId="77777777" w:rsidR="00A54F1A" w:rsidRDefault="00A54F1A" w:rsidP="00BA1688">
            <w:pPr>
              <w:pStyle w:val="IOP-CS-BodyText"/>
              <w:ind w:firstLine="0"/>
            </w:pPr>
            <w:r w:rsidRPr="002A640A">
              <w:rPr>
                <w:noProof/>
              </w:rPr>
              <w:drawing>
                <wp:inline distT="0" distB="0" distL="0" distR="0" wp14:anchorId="2B345B5B" wp14:editId="3433083B">
                  <wp:extent cx="1082499" cy="1573530"/>
                  <wp:effectExtent l="19050" t="19050" r="22860" b="26670"/>
                  <wp:docPr id="3920684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068454" name="Picture 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085433" cy="1577795"/>
                          </a:xfrm>
                          <a:prstGeom prst="rect">
                            <a:avLst/>
                          </a:prstGeom>
                          <a:ln>
                            <a:solidFill>
                              <a:schemeClr val="accent1"/>
                            </a:solidFill>
                          </a:ln>
                        </pic:spPr>
                      </pic:pic>
                    </a:graphicData>
                  </a:graphic>
                </wp:inline>
              </w:drawing>
            </w:r>
          </w:p>
        </w:tc>
      </w:tr>
      <w:tr w:rsidR="00A54F1A" w:rsidRPr="004D40FB" w14:paraId="0BC1F72E" w14:textId="77777777" w:rsidTr="00BA1688">
        <w:trPr>
          <w:trHeight w:val="80"/>
        </w:trPr>
        <w:tc>
          <w:tcPr>
            <w:tcW w:w="8312" w:type="dxa"/>
          </w:tcPr>
          <w:p w14:paraId="28B21C54" w14:textId="1BFC14BD" w:rsidR="00A54F1A" w:rsidRDefault="00A54F1A" w:rsidP="00BA1688">
            <w:pPr>
              <w:pStyle w:val="IOP-CS-CaptionText"/>
              <w:jc w:val="both"/>
            </w:pPr>
            <w:r>
              <w:rPr>
                <w:b/>
                <w:bCs/>
              </w:rPr>
              <w:t>Gambar</w:t>
            </w:r>
            <w:r w:rsidRPr="00203EA9">
              <w:rPr>
                <w:b/>
                <w:bCs/>
              </w:rPr>
              <w:t xml:space="preserve"> </w:t>
            </w:r>
            <w:r w:rsidR="00CE0629">
              <w:rPr>
                <w:b/>
                <w:bCs/>
              </w:rPr>
              <w:t>8</w:t>
            </w:r>
            <w:r w:rsidRPr="00203EA9">
              <w:rPr>
                <w:b/>
                <w:bCs/>
              </w:rPr>
              <w:t>.</w:t>
            </w:r>
            <w:r>
              <w:rPr>
                <w:b/>
                <w:bCs/>
              </w:rPr>
              <w:t xml:space="preserve"> </w:t>
            </w:r>
            <w:r>
              <w:t>Men</w:t>
            </w:r>
            <w:r w:rsidR="00260F64">
              <w:t>gecek missing value</w:t>
            </w:r>
          </w:p>
          <w:p w14:paraId="53F57CCF" w14:textId="77777777" w:rsidR="00A54F1A" w:rsidRPr="004D40FB" w:rsidRDefault="00A54F1A" w:rsidP="00BA1688">
            <w:pPr>
              <w:pStyle w:val="IOP-CS-CaptionText"/>
              <w:jc w:val="both"/>
            </w:pPr>
          </w:p>
        </w:tc>
      </w:tr>
    </w:tbl>
    <w:p w14:paraId="6A9F6093" w14:textId="77777777" w:rsidR="00260F64" w:rsidRDefault="00260F64" w:rsidP="00A54F1A">
      <w:pPr>
        <w:pStyle w:val="IOP-CS-BodyText"/>
        <w:ind w:firstLine="720"/>
        <w:rPr>
          <w:b/>
          <w:bCs/>
          <w:i/>
          <w:iCs/>
          <w:lang w:val="id-ID"/>
        </w:rPr>
      </w:pPr>
    </w:p>
    <w:p w14:paraId="2A4EBDF7" w14:textId="77777777" w:rsidR="00260F64" w:rsidRDefault="00260F64">
      <w:pPr>
        <w:rPr>
          <w:rFonts w:ascii="Cambria" w:hAnsi="Cambria"/>
          <w:b/>
          <w:bCs/>
          <w:i/>
          <w:iCs/>
          <w:lang w:val="id-ID"/>
        </w:rPr>
      </w:pPr>
      <w:r>
        <w:rPr>
          <w:b/>
          <w:bCs/>
          <w:i/>
          <w:iCs/>
          <w:lang w:val="id-ID"/>
        </w:rPr>
        <w:br w:type="page"/>
      </w:r>
    </w:p>
    <w:p w14:paraId="7A9A0D38" w14:textId="2108FD67" w:rsidR="00A54F1A" w:rsidRPr="00A54F1A" w:rsidRDefault="00A54F1A" w:rsidP="00A54F1A">
      <w:pPr>
        <w:pStyle w:val="IOP-CS-BodyText"/>
        <w:ind w:firstLine="720"/>
        <w:rPr>
          <w:b/>
          <w:bCs/>
          <w:i/>
          <w:iCs/>
          <w:lang w:val="id-ID"/>
        </w:rPr>
      </w:pPr>
      <w:r w:rsidRPr="00A54F1A">
        <w:rPr>
          <w:b/>
          <w:bCs/>
          <w:i/>
          <w:iCs/>
          <w:lang w:val="id-ID"/>
        </w:rPr>
        <w:lastRenderedPageBreak/>
        <w:t>1.</w:t>
      </w:r>
      <w:r w:rsidR="00CE0629">
        <w:rPr>
          <w:b/>
          <w:bCs/>
          <w:i/>
          <w:iCs/>
          <w:lang w:val="id-ID"/>
        </w:rPr>
        <w:t>9</w:t>
      </w:r>
      <w:r w:rsidRPr="00A54F1A">
        <w:rPr>
          <w:b/>
          <w:bCs/>
          <w:i/>
          <w:iCs/>
          <w:lang w:val="id-ID"/>
        </w:rPr>
        <w:t xml:space="preserve"> </w:t>
      </w:r>
      <w:r w:rsidR="00260F64">
        <w:rPr>
          <w:b/>
          <w:bCs/>
          <w:i/>
          <w:iCs/>
          <w:lang w:val="id-ID"/>
        </w:rPr>
        <w:t>Mengecek data duplikat</w:t>
      </w:r>
    </w:p>
    <w:tbl>
      <w:tblPr>
        <w:tblStyle w:val="TableGrid"/>
        <w:tblW w:w="0" w:type="auto"/>
        <w:tblInd w:w="7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9"/>
      </w:tblGrid>
      <w:tr w:rsidR="00A54F1A" w14:paraId="3E5568B6" w14:textId="77777777" w:rsidTr="00CE0629">
        <w:tc>
          <w:tcPr>
            <w:tcW w:w="6809" w:type="dxa"/>
          </w:tcPr>
          <w:p w14:paraId="3B76D47D" w14:textId="1837EB5C" w:rsidR="00A54F1A" w:rsidRDefault="00A54F1A" w:rsidP="00CE0629">
            <w:pPr>
              <w:pStyle w:val="IOP-CS-BodyText"/>
              <w:ind w:right="-98" w:firstLine="0"/>
              <w:rPr>
                <w:noProof/>
                <w14:ligatures w14:val="standardContextual"/>
              </w:rPr>
            </w:pPr>
            <w:r>
              <w:rPr>
                <w:noProof/>
                <w14:ligatures w14:val="standardContextual"/>
              </w:rPr>
              <w:t xml:space="preserve">Selanjutnya </w:t>
            </w:r>
            <w:r w:rsidR="00CE0629">
              <w:rPr>
                <w:noProof/>
                <w14:ligatures w14:val="standardContextual"/>
              </w:rPr>
              <w:t>men</w:t>
            </w:r>
            <w:r w:rsidR="00260F64">
              <w:rPr>
                <w:noProof/>
                <w14:ligatures w14:val="standardContextual"/>
              </w:rPr>
              <w:t>gecek data duplikat dengan perintah df.duplicated().sum()</w:t>
            </w:r>
          </w:p>
          <w:p w14:paraId="58C2A589" w14:textId="77777777" w:rsidR="00A54F1A" w:rsidRDefault="00A54F1A" w:rsidP="00BA1688">
            <w:pPr>
              <w:pStyle w:val="IOP-CS-BodyText"/>
              <w:ind w:firstLine="0"/>
            </w:pPr>
            <w:r w:rsidRPr="002A640A">
              <w:rPr>
                <w:noProof/>
              </w:rPr>
              <w:drawing>
                <wp:inline distT="0" distB="0" distL="0" distR="0" wp14:anchorId="3D11B1E9" wp14:editId="7B8AB2C0">
                  <wp:extent cx="2541270" cy="614721"/>
                  <wp:effectExtent l="19050" t="19050" r="11430" b="13970"/>
                  <wp:docPr id="3084743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474334" name="Picture 1"/>
                          <pic:cNvPicPr/>
                        </pic:nvPicPr>
                        <pic:blipFill>
                          <a:blip r:embed="rId19">
                            <a:extLst>
                              <a:ext uri="{28A0092B-C50C-407E-A947-70E740481C1C}">
                                <a14:useLocalDpi xmlns:a14="http://schemas.microsoft.com/office/drawing/2010/main" val="0"/>
                              </a:ext>
                            </a:extLst>
                          </a:blip>
                          <a:stretch>
                            <a:fillRect/>
                          </a:stretch>
                        </pic:blipFill>
                        <pic:spPr>
                          <a:xfrm>
                            <a:off x="0" y="0"/>
                            <a:ext cx="2575444" cy="622988"/>
                          </a:xfrm>
                          <a:prstGeom prst="rect">
                            <a:avLst/>
                          </a:prstGeom>
                          <a:ln>
                            <a:solidFill>
                              <a:schemeClr val="accent1"/>
                            </a:solidFill>
                          </a:ln>
                        </pic:spPr>
                      </pic:pic>
                    </a:graphicData>
                  </a:graphic>
                </wp:inline>
              </w:drawing>
            </w:r>
          </w:p>
        </w:tc>
      </w:tr>
      <w:tr w:rsidR="00A54F1A" w:rsidRPr="004D40FB" w14:paraId="69E62476" w14:textId="77777777" w:rsidTr="00CE0629">
        <w:trPr>
          <w:trHeight w:val="80"/>
        </w:trPr>
        <w:tc>
          <w:tcPr>
            <w:tcW w:w="6809" w:type="dxa"/>
          </w:tcPr>
          <w:p w14:paraId="19EA137A" w14:textId="5C2727F4" w:rsidR="007B2757" w:rsidRDefault="00A54F1A" w:rsidP="007B2757">
            <w:pPr>
              <w:pStyle w:val="IOP-CS-CaptionText"/>
              <w:jc w:val="both"/>
            </w:pPr>
            <w:r>
              <w:rPr>
                <w:b/>
                <w:bCs/>
              </w:rPr>
              <w:t>Gambar</w:t>
            </w:r>
            <w:r w:rsidRPr="00203EA9">
              <w:rPr>
                <w:b/>
                <w:bCs/>
              </w:rPr>
              <w:t xml:space="preserve"> </w:t>
            </w:r>
            <w:r w:rsidR="00CE0629">
              <w:rPr>
                <w:b/>
                <w:bCs/>
              </w:rPr>
              <w:t>9</w:t>
            </w:r>
            <w:r w:rsidRPr="00203EA9">
              <w:rPr>
                <w:b/>
                <w:bCs/>
              </w:rPr>
              <w:t>.</w:t>
            </w:r>
            <w:r>
              <w:rPr>
                <w:b/>
                <w:bCs/>
              </w:rPr>
              <w:t xml:space="preserve"> </w:t>
            </w:r>
            <w:r>
              <w:t>Men</w:t>
            </w:r>
            <w:r w:rsidR="00260F64">
              <w:t>gecek duplicate</w:t>
            </w:r>
          </w:p>
          <w:p w14:paraId="06579B1C" w14:textId="2AADCD16" w:rsidR="00CE0629" w:rsidRPr="004D40FB" w:rsidRDefault="00CE0629" w:rsidP="007B2757">
            <w:pPr>
              <w:pStyle w:val="IOP-CS-CaptionText"/>
              <w:jc w:val="both"/>
            </w:pPr>
          </w:p>
        </w:tc>
      </w:tr>
    </w:tbl>
    <w:p w14:paraId="0CD23A91" w14:textId="3C5885EE" w:rsidR="007B2757" w:rsidRDefault="007B2757" w:rsidP="00CE0629">
      <w:pPr>
        <w:pStyle w:val="IOP-CS-CaptionText"/>
        <w:ind w:firstLine="720"/>
        <w:jc w:val="both"/>
        <w:rPr>
          <w:b/>
          <w:bCs/>
          <w:i/>
          <w:iCs/>
          <w:sz w:val="22"/>
        </w:rPr>
      </w:pPr>
      <w:r w:rsidRPr="007B2757">
        <w:rPr>
          <w:b/>
          <w:bCs/>
          <w:i/>
          <w:iCs/>
          <w:sz w:val="22"/>
        </w:rPr>
        <w:t>1.1</w:t>
      </w:r>
      <w:r w:rsidR="00CE0629">
        <w:rPr>
          <w:b/>
          <w:bCs/>
          <w:i/>
          <w:iCs/>
          <w:sz w:val="22"/>
        </w:rPr>
        <w:t>0</w:t>
      </w:r>
      <w:r w:rsidRPr="007B2757">
        <w:rPr>
          <w:b/>
          <w:bCs/>
          <w:i/>
          <w:iCs/>
          <w:sz w:val="22"/>
        </w:rPr>
        <w:t xml:space="preserve"> </w:t>
      </w:r>
      <w:r w:rsidR="00260F64">
        <w:rPr>
          <w:b/>
          <w:bCs/>
          <w:i/>
          <w:iCs/>
          <w:sz w:val="22"/>
        </w:rPr>
        <w:t>Mengubah nilai kolum menjadi unik</w:t>
      </w:r>
    </w:p>
    <w:p w14:paraId="22A64351" w14:textId="7F0FA6D7" w:rsidR="00260F64" w:rsidRPr="00260F64" w:rsidRDefault="00260F64" w:rsidP="00260F64">
      <w:pPr>
        <w:pStyle w:val="IOP-CS-CaptionText"/>
        <w:ind w:left="720"/>
        <w:jc w:val="both"/>
        <w:rPr>
          <w:lang w:val="en-ID"/>
        </w:rPr>
      </w:pPr>
      <w:r>
        <w:rPr>
          <w:sz w:val="22"/>
        </w:rPr>
        <w:t xml:space="preserve">Selanjutnya mengubah nilai kolum status dan kelamin menjadi unik dengan perintah </w:t>
      </w:r>
      <w:r w:rsidRPr="00260F64">
        <w:rPr>
          <w:lang w:val="en-ID"/>
        </w:rPr>
        <w:t>print(df[</w:t>
      </w:r>
      <w:r w:rsidRPr="00260F64">
        <w:rPr>
          <w:highlight w:val="yellow"/>
          <w:lang w:val="en-ID"/>
        </w:rPr>
        <w:t>'Status'</w:t>
      </w:r>
      <w:r w:rsidRPr="00260F64">
        <w:rPr>
          <w:lang w:val="en-ID"/>
        </w:rPr>
        <w:t>].unique())</w:t>
      </w:r>
    </w:p>
    <w:tbl>
      <w:tblPr>
        <w:tblStyle w:val="TableGrid"/>
        <w:tblW w:w="0" w:type="auto"/>
        <w:tblInd w:w="7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59"/>
      </w:tblGrid>
      <w:tr w:rsidR="007B2757" w14:paraId="17E4C3BA" w14:textId="77777777" w:rsidTr="00BA1688">
        <w:tc>
          <w:tcPr>
            <w:tcW w:w="5259" w:type="dxa"/>
          </w:tcPr>
          <w:p w14:paraId="50EC64D3" w14:textId="77777777" w:rsidR="007B2757" w:rsidRDefault="007B2757" w:rsidP="00BA1688">
            <w:pPr>
              <w:pStyle w:val="IOP-CS-BodyText"/>
              <w:ind w:firstLine="0"/>
            </w:pPr>
            <w:r w:rsidRPr="002A640A">
              <w:rPr>
                <w:noProof/>
              </w:rPr>
              <w:drawing>
                <wp:inline distT="0" distB="0" distL="0" distR="0" wp14:anchorId="7F610255" wp14:editId="192F4A90">
                  <wp:extent cx="2236401" cy="1088645"/>
                  <wp:effectExtent l="19050" t="19050" r="12065" b="16510"/>
                  <wp:docPr id="4996037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9603706" name="Picture 1"/>
                          <pic:cNvPicPr/>
                        </pic:nvPicPr>
                        <pic:blipFill>
                          <a:blip r:embed="rId20">
                            <a:extLst>
                              <a:ext uri="{28A0092B-C50C-407E-A947-70E740481C1C}">
                                <a14:useLocalDpi xmlns:a14="http://schemas.microsoft.com/office/drawing/2010/main" val="0"/>
                              </a:ext>
                            </a:extLst>
                          </a:blip>
                          <a:stretch>
                            <a:fillRect/>
                          </a:stretch>
                        </pic:blipFill>
                        <pic:spPr>
                          <a:xfrm>
                            <a:off x="0" y="0"/>
                            <a:ext cx="2236401" cy="1088645"/>
                          </a:xfrm>
                          <a:prstGeom prst="rect">
                            <a:avLst/>
                          </a:prstGeom>
                          <a:ln>
                            <a:solidFill>
                              <a:schemeClr val="accent1"/>
                            </a:solidFill>
                          </a:ln>
                        </pic:spPr>
                      </pic:pic>
                    </a:graphicData>
                  </a:graphic>
                </wp:inline>
              </w:drawing>
            </w:r>
          </w:p>
        </w:tc>
      </w:tr>
      <w:tr w:rsidR="007B2757" w:rsidRPr="004D40FB" w14:paraId="2545BC99" w14:textId="77777777" w:rsidTr="00BA1688">
        <w:trPr>
          <w:trHeight w:val="80"/>
        </w:trPr>
        <w:tc>
          <w:tcPr>
            <w:tcW w:w="5259" w:type="dxa"/>
          </w:tcPr>
          <w:p w14:paraId="3E357E94" w14:textId="0F5B14A0" w:rsidR="007B2757" w:rsidRPr="004D40FB" w:rsidRDefault="007B2757" w:rsidP="00BA1688">
            <w:pPr>
              <w:pStyle w:val="IOP-CS-CaptionText"/>
              <w:jc w:val="both"/>
            </w:pPr>
            <w:r>
              <w:rPr>
                <w:b/>
                <w:bCs/>
              </w:rPr>
              <w:t>Gambar</w:t>
            </w:r>
            <w:r w:rsidRPr="00203EA9">
              <w:rPr>
                <w:b/>
                <w:bCs/>
              </w:rPr>
              <w:t xml:space="preserve"> </w:t>
            </w:r>
            <w:r>
              <w:rPr>
                <w:b/>
                <w:bCs/>
              </w:rPr>
              <w:t>1</w:t>
            </w:r>
            <w:r w:rsidR="00CE0629">
              <w:rPr>
                <w:b/>
                <w:bCs/>
              </w:rPr>
              <w:t>0</w:t>
            </w:r>
            <w:r w:rsidRPr="00203EA9">
              <w:rPr>
                <w:b/>
                <w:bCs/>
              </w:rPr>
              <w:t>.</w:t>
            </w:r>
            <w:r>
              <w:rPr>
                <w:b/>
                <w:bCs/>
              </w:rPr>
              <w:t xml:space="preserve"> </w:t>
            </w:r>
            <w:r>
              <w:t>Me</w:t>
            </w:r>
            <w:r w:rsidR="00260F64">
              <w:t>ngubah nilai kolum</w:t>
            </w:r>
          </w:p>
        </w:tc>
      </w:tr>
      <w:tr w:rsidR="007B2757" w:rsidRPr="004D40FB" w14:paraId="25DAAB3E" w14:textId="77777777" w:rsidTr="00BA1688">
        <w:trPr>
          <w:trHeight w:val="80"/>
        </w:trPr>
        <w:tc>
          <w:tcPr>
            <w:tcW w:w="5259" w:type="dxa"/>
          </w:tcPr>
          <w:p w14:paraId="299DCD53" w14:textId="77777777" w:rsidR="007B2757" w:rsidRDefault="007B2757" w:rsidP="00BA1688">
            <w:pPr>
              <w:pStyle w:val="IOP-CS-CaptionText"/>
              <w:jc w:val="both"/>
              <w:rPr>
                <w:b/>
                <w:bCs/>
              </w:rPr>
            </w:pPr>
          </w:p>
        </w:tc>
      </w:tr>
    </w:tbl>
    <w:p w14:paraId="6CC89F10" w14:textId="77777777" w:rsidR="00A54F1A" w:rsidRDefault="00A54F1A" w:rsidP="00A54F1A">
      <w:pPr>
        <w:pStyle w:val="IOP-CS-BodyText"/>
        <w:ind w:firstLine="720"/>
        <w:rPr>
          <w:b/>
          <w:bCs/>
          <w:lang w:val="id-ID"/>
        </w:rPr>
      </w:pPr>
    </w:p>
    <w:p w14:paraId="05F7022C" w14:textId="4D484F82" w:rsidR="007B2757" w:rsidRDefault="007B2757" w:rsidP="00A54F1A">
      <w:pPr>
        <w:pStyle w:val="IOP-CS-BodyText"/>
        <w:ind w:firstLine="720"/>
        <w:rPr>
          <w:b/>
          <w:bCs/>
          <w:lang w:val="id-ID"/>
        </w:rPr>
      </w:pPr>
      <w:r>
        <w:rPr>
          <w:b/>
          <w:bCs/>
          <w:lang w:val="id-ID"/>
        </w:rPr>
        <w:t>1.1</w:t>
      </w:r>
      <w:r w:rsidR="00CE0629">
        <w:rPr>
          <w:b/>
          <w:bCs/>
          <w:lang w:val="id-ID"/>
        </w:rPr>
        <w:t>1</w:t>
      </w:r>
      <w:r>
        <w:rPr>
          <w:b/>
          <w:bCs/>
          <w:lang w:val="id-ID"/>
        </w:rPr>
        <w:t xml:space="preserve"> </w:t>
      </w:r>
      <w:r w:rsidR="00215490" w:rsidRPr="00215490">
        <w:rPr>
          <w:b/>
          <w:bCs/>
          <w:i/>
          <w:iCs/>
          <w:lang w:val="id-ID"/>
        </w:rPr>
        <w:t>Mamping kolom kategori</w:t>
      </w:r>
      <w:r>
        <w:rPr>
          <w:b/>
          <w:bCs/>
          <w:lang w:val="id-ID"/>
        </w:rPr>
        <w:t xml:space="preserve"> </w:t>
      </w:r>
    </w:p>
    <w:p w14:paraId="446169D7" w14:textId="4C32B240" w:rsidR="007B2757" w:rsidRPr="007B2757" w:rsidRDefault="007B2757" w:rsidP="00CE0629">
      <w:pPr>
        <w:pStyle w:val="IOP-CS-BodyText"/>
        <w:ind w:firstLine="0"/>
        <w:rPr>
          <w:b/>
          <w:bCs/>
          <w:i/>
          <w:iCs/>
          <w:lang w:val="id-ID"/>
        </w:rPr>
      </w:pPr>
    </w:p>
    <w:tbl>
      <w:tblPr>
        <w:tblStyle w:val="TableGrid"/>
        <w:tblW w:w="0" w:type="auto"/>
        <w:tblInd w:w="8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86"/>
      </w:tblGrid>
      <w:tr w:rsidR="007B2757" w14:paraId="1F445A80" w14:textId="77777777" w:rsidTr="00CE0629">
        <w:tc>
          <w:tcPr>
            <w:tcW w:w="5259" w:type="dxa"/>
          </w:tcPr>
          <w:p w14:paraId="6826457A" w14:textId="77777777" w:rsidR="007B2757" w:rsidRDefault="007B2757" w:rsidP="00BA1688">
            <w:pPr>
              <w:pStyle w:val="IOP-CS-BodyText"/>
              <w:ind w:firstLine="0"/>
            </w:pPr>
            <w:r w:rsidRPr="002A640A">
              <w:rPr>
                <w:noProof/>
              </w:rPr>
              <w:drawing>
                <wp:inline distT="0" distB="0" distL="0" distR="0" wp14:anchorId="0DA6A3D9" wp14:editId="79FD43E1">
                  <wp:extent cx="3745230" cy="1885184"/>
                  <wp:effectExtent l="19050" t="19050" r="26670" b="20320"/>
                  <wp:docPr id="10423474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347457" name="Picture 1"/>
                          <pic:cNvPicPr/>
                        </pic:nvPicPr>
                        <pic:blipFill>
                          <a:blip r:embed="rId21">
                            <a:extLst>
                              <a:ext uri="{28A0092B-C50C-407E-A947-70E740481C1C}">
                                <a14:useLocalDpi xmlns:a14="http://schemas.microsoft.com/office/drawing/2010/main" val="0"/>
                              </a:ext>
                            </a:extLst>
                          </a:blip>
                          <a:stretch>
                            <a:fillRect/>
                          </a:stretch>
                        </pic:blipFill>
                        <pic:spPr>
                          <a:xfrm>
                            <a:off x="0" y="0"/>
                            <a:ext cx="3759661" cy="1892448"/>
                          </a:xfrm>
                          <a:prstGeom prst="rect">
                            <a:avLst/>
                          </a:prstGeom>
                          <a:ln>
                            <a:solidFill>
                              <a:schemeClr val="accent1"/>
                            </a:solidFill>
                          </a:ln>
                        </pic:spPr>
                      </pic:pic>
                    </a:graphicData>
                  </a:graphic>
                </wp:inline>
              </w:drawing>
            </w:r>
          </w:p>
        </w:tc>
      </w:tr>
      <w:tr w:rsidR="007B2757" w:rsidRPr="004D40FB" w14:paraId="5B2425A9" w14:textId="77777777" w:rsidTr="00CE0629">
        <w:trPr>
          <w:trHeight w:val="80"/>
        </w:trPr>
        <w:tc>
          <w:tcPr>
            <w:tcW w:w="5259" w:type="dxa"/>
          </w:tcPr>
          <w:p w14:paraId="1C5099AC" w14:textId="46EE6C76" w:rsidR="007B2757" w:rsidRPr="00215490" w:rsidRDefault="007B2757" w:rsidP="00BA1688">
            <w:pPr>
              <w:pStyle w:val="IOP-CS-CaptionText"/>
              <w:jc w:val="both"/>
            </w:pPr>
            <w:r w:rsidRPr="00215490">
              <w:rPr>
                <w:b/>
                <w:bCs/>
              </w:rPr>
              <w:t>Gambar 1</w:t>
            </w:r>
            <w:r w:rsidR="00CE0629" w:rsidRPr="00215490">
              <w:rPr>
                <w:b/>
                <w:bCs/>
              </w:rPr>
              <w:t>1.</w:t>
            </w:r>
            <w:r w:rsidRPr="00215490">
              <w:rPr>
                <w:b/>
                <w:bCs/>
              </w:rPr>
              <w:t xml:space="preserve"> </w:t>
            </w:r>
            <w:r w:rsidR="00215490" w:rsidRPr="00215490">
              <w:t>Mamping kolom kategori.</w:t>
            </w:r>
          </w:p>
        </w:tc>
      </w:tr>
      <w:tr w:rsidR="007B2757" w:rsidRPr="004D40FB" w14:paraId="01113EE6" w14:textId="77777777" w:rsidTr="00CE0629">
        <w:trPr>
          <w:trHeight w:val="80"/>
        </w:trPr>
        <w:tc>
          <w:tcPr>
            <w:tcW w:w="5259" w:type="dxa"/>
          </w:tcPr>
          <w:p w14:paraId="14C5BDDB" w14:textId="77777777" w:rsidR="007B2757" w:rsidRDefault="007B2757" w:rsidP="00BA1688">
            <w:pPr>
              <w:pStyle w:val="IOP-CS-CaptionText"/>
              <w:jc w:val="both"/>
              <w:rPr>
                <w:b/>
                <w:bCs/>
              </w:rPr>
            </w:pPr>
          </w:p>
        </w:tc>
      </w:tr>
    </w:tbl>
    <w:p w14:paraId="03F5EA3B" w14:textId="17059ACA" w:rsidR="00CE0629" w:rsidRPr="00215490" w:rsidRDefault="00CE0629" w:rsidP="00CE0629">
      <w:pPr>
        <w:pStyle w:val="IOP-CS-BodyText"/>
        <w:ind w:firstLine="720"/>
        <w:rPr>
          <w:b/>
          <w:bCs/>
          <w:i/>
          <w:iCs/>
          <w:lang w:val="id-ID"/>
        </w:rPr>
      </w:pPr>
      <w:r>
        <w:rPr>
          <w:b/>
          <w:bCs/>
          <w:lang w:val="id-ID"/>
        </w:rPr>
        <w:t>1.1</w:t>
      </w:r>
      <w:r w:rsidR="00366CCE">
        <w:rPr>
          <w:b/>
          <w:bCs/>
          <w:lang w:val="id-ID"/>
        </w:rPr>
        <w:t>2</w:t>
      </w:r>
      <w:r>
        <w:rPr>
          <w:b/>
          <w:bCs/>
          <w:lang w:val="id-ID"/>
        </w:rPr>
        <w:t xml:space="preserve"> </w:t>
      </w:r>
      <w:r w:rsidR="00215490">
        <w:rPr>
          <w:b/>
          <w:bCs/>
          <w:i/>
          <w:iCs/>
          <w:lang w:val="id-ID"/>
        </w:rPr>
        <w:t>Mencari nilai korelasi</w:t>
      </w:r>
    </w:p>
    <w:p w14:paraId="0C27874B" w14:textId="77777777" w:rsidR="00CE0629" w:rsidRPr="007B2757" w:rsidRDefault="00CE0629" w:rsidP="00CE0629">
      <w:pPr>
        <w:pStyle w:val="IOP-CS-BodyText"/>
        <w:ind w:firstLine="0"/>
        <w:rPr>
          <w:b/>
          <w:bCs/>
          <w:i/>
          <w:iCs/>
          <w:lang w:val="id-ID"/>
        </w:rPr>
      </w:pPr>
    </w:p>
    <w:tbl>
      <w:tblPr>
        <w:tblStyle w:val="TableGrid"/>
        <w:tblW w:w="0" w:type="auto"/>
        <w:tblInd w:w="8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16"/>
      </w:tblGrid>
      <w:tr w:rsidR="00CE0629" w14:paraId="74202F03" w14:textId="77777777" w:rsidTr="003B13CC">
        <w:tc>
          <w:tcPr>
            <w:tcW w:w="5259" w:type="dxa"/>
          </w:tcPr>
          <w:p w14:paraId="637E0204" w14:textId="77777777" w:rsidR="00CE0629" w:rsidRDefault="00CE0629" w:rsidP="003B13CC">
            <w:pPr>
              <w:pStyle w:val="IOP-CS-BodyText"/>
              <w:ind w:firstLine="0"/>
            </w:pPr>
            <w:r w:rsidRPr="002A640A">
              <w:rPr>
                <w:noProof/>
              </w:rPr>
              <w:drawing>
                <wp:inline distT="0" distB="0" distL="0" distR="0" wp14:anchorId="62DFCA99" wp14:editId="42D1488E">
                  <wp:extent cx="3208075" cy="422910"/>
                  <wp:effectExtent l="19050" t="19050" r="11430" b="15240"/>
                  <wp:docPr id="8146582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4658257" name="Picture 1"/>
                          <pic:cNvPicPr/>
                        </pic:nvPicPr>
                        <pic:blipFill>
                          <a:blip r:embed="rId22">
                            <a:extLst>
                              <a:ext uri="{28A0092B-C50C-407E-A947-70E740481C1C}">
                                <a14:useLocalDpi xmlns:a14="http://schemas.microsoft.com/office/drawing/2010/main" val="0"/>
                              </a:ext>
                            </a:extLst>
                          </a:blip>
                          <a:stretch>
                            <a:fillRect/>
                          </a:stretch>
                        </pic:blipFill>
                        <pic:spPr>
                          <a:xfrm>
                            <a:off x="0" y="0"/>
                            <a:ext cx="3214193" cy="423717"/>
                          </a:xfrm>
                          <a:prstGeom prst="rect">
                            <a:avLst/>
                          </a:prstGeom>
                          <a:ln>
                            <a:solidFill>
                              <a:schemeClr val="accent1"/>
                            </a:solidFill>
                          </a:ln>
                        </pic:spPr>
                      </pic:pic>
                    </a:graphicData>
                  </a:graphic>
                </wp:inline>
              </w:drawing>
            </w:r>
          </w:p>
        </w:tc>
      </w:tr>
      <w:tr w:rsidR="00CE0629" w:rsidRPr="004D40FB" w14:paraId="6ED0FF51" w14:textId="77777777" w:rsidTr="003B13CC">
        <w:trPr>
          <w:trHeight w:val="80"/>
        </w:trPr>
        <w:tc>
          <w:tcPr>
            <w:tcW w:w="5259" w:type="dxa"/>
          </w:tcPr>
          <w:p w14:paraId="11B884F2" w14:textId="1933CD89" w:rsidR="00CE0629" w:rsidRPr="004D40FB" w:rsidRDefault="00CE0629" w:rsidP="003B13CC">
            <w:pPr>
              <w:pStyle w:val="IOP-CS-CaptionText"/>
              <w:jc w:val="both"/>
            </w:pPr>
            <w:r>
              <w:rPr>
                <w:b/>
                <w:bCs/>
              </w:rPr>
              <w:t>Gambar</w:t>
            </w:r>
            <w:r w:rsidRPr="00203EA9">
              <w:rPr>
                <w:b/>
                <w:bCs/>
              </w:rPr>
              <w:t xml:space="preserve"> </w:t>
            </w:r>
            <w:r>
              <w:rPr>
                <w:b/>
                <w:bCs/>
              </w:rPr>
              <w:t>1</w:t>
            </w:r>
            <w:r w:rsidR="00366CCE">
              <w:rPr>
                <w:b/>
                <w:bCs/>
              </w:rPr>
              <w:t>2</w:t>
            </w:r>
            <w:r w:rsidRPr="00203EA9">
              <w:rPr>
                <w:b/>
                <w:bCs/>
              </w:rPr>
              <w:t>.</w:t>
            </w:r>
            <w:r>
              <w:rPr>
                <w:b/>
                <w:bCs/>
              </w:rPr>
              <w:t xml:space="preserve"> </w:t>
            </w:r>
            <w:r w:rsidR="00215490">
              <w:t>Mencari nilai korelasi</w:t>
            </w:r>
          </w:p>
        </w:tc>
      </w:tr>
    </w:tbl>
    <w:p w14:paraId="0B16CED7" w14:textId="77777777" w:rsidR="003610B7" w:rsidRDefault="003610B7" w:rsidP="00DE5709">
      <w:pPr>
        <w:pStyle w:val="IOP-CS-BodyText"/>
        <w:ind w:firstLine="0"/>
        <w:rPr>
          <w:b/>
          <w:bCs/>
          <w:i/>
          <w:iCs/>
        </w:rPr>
      </w:pPr>
    </w:p>
    <w:p w14:paraId="618D93EF" w14:textId="77777777" w:rsidR="00215490" w:rsidRDefault="00215490" w:rsidP="00DE5709">
      <w:pPr>
        <w:pStyle w:val="IOP-CS-BodyText"/>
        <w:ind w:firstLine="0"/>
        <w:rPr>
          <w:b/>
          <w:bCs/>
          <w:i/>
          <w:iCs/>
        </w:rPr>
      </w:pPr>
    </w:p>
    <w:p w14:paraId="3C774806" w14:textId="77777777" w:rsidR="00366CCE" w:rsidRDefault="00366CCE" w:rsidP="00366CCE">
      <w:pPr>
        <w:pStyle w:val="IOP-CS-BodyText"/>
        <w:ind w:firstLine="720"/>
        <w:rPr>
          <w:b/>
          <w:bCs/>
          <w:lang w:val="id-ID"/>
        </w:rPr>
      </w:pPr>
    </w:p>
    <w:p w14:paraId="38DAD654" w14:textId="77777777" w:rsidR="00366CCE" w:rsidRDefault="00366CCE" w:rsidP="00366CCE">
      <w:pPr>
        <w:pStyle w:val="IOP-CS-BodyText"/>
        <w:ind w:firstLine="720"/>
        <w:rPr>
          <w:b/>
          <w:bCs/>
          <w:lang w:val="id-ID"/>
        </w:rPr>
      </w:pPr>
    </w:p>
    <w:p w14:paraId="42234219" w14:textId="4FBF474D" w:rsidR="00366CCE" w:rsidRDefault="00366CCE" w:rsidP="00215490">
      <w:pPr>
        <w:pStyle w:val="IOP-CS-BodyText"/>
        <w:ind w:firstLine="0"/>
        <w:rPr>
          <w:b/>
          <w:bCs/>
          <w:lang w:val="id-ID"/>
        </w:rPr>
      </w:pPr>
    </w:p>
    <w:tbl>
      <w:tblPr>
        <w:tblStyle w:val="TableGrid"/>
        <w:tblW w:w="0" w:type="auto"/>
        <w:tblInd w:w="8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59"/>
        <w:gridCol w:w="1047"/>
      </w:tblGrid>
      <w:tr w:rsidR="00215490" w:rsidRPr="004D40FB" w14:paraId="0D8388D2" w14:textId="77777777" w:rsidTr="00895E1D">
        <w:trPr>
          <w:gridAfter w:val="1"/>
          <w:wAfter w:w="1047" w:type="dxa"/>
          <w:trHeight w:val="80"/>
        </w:trPr>
        <w:tc>
          <w:tcPr>
            <w:tcW w:w="5259" w:type="dxa"/>
          </w:tcPr>
          <w:p w14:paraId="37D1FA7E" w14:textId="0FED0EB5" w:rsidR="00215490" w:rsidRPr="004D40FB" w:rsidRDefault="00215490" w:rsidP="00895E1D">
            <w:pPr>
              <w:pStyle w:val="IOP-CS-CaptionText"/>
              <w:jc w:val="both"/>
            </w:pPr>
            <w:r>
              <w:rPr>
                <w:b/>
                <w:bCs/>
              </w:rPr>
              <w:lastRenderedPageBreak/>
              <w:t>Tabel 3</w:t>
            </w:r>
            <w:r w:rsidRPr="00203EA9">
              <w:rPr>
                <w:b/>
                <w:bCs/>
              </w:rPr>
              <w:t>.</w:t>
            </w:r>
            <w:r>
              <w:rPr>
                <w:b/>
                <w:bCs/>
              </w:rPr>
              <w:t xml:space="preserve"> </w:t>
            </w:r>
            <w:r>
              <w:t>Mencari nilai korelasi</w:t>
            </w:r>
          </w:p>
        </w:tc>
      </w:tr>
      <w:tr w:rsidR="00366CCE" w14:paraId="1BAB1061" w14:textId="77777777" w:rsidTr="00215490">
        <w:tc>
          <w:tcPr>
            <w:tcW w:w="6306" w:type="dxa"/>
            <w:gridSpan w:val="2"/>
          </w:tcPr>
          <w:p w14:paraId="1AC8928E" w14:textId="77777777" w:rsidR="00366CCE" w:rsidRDefault="00366CCE" w:rsidP="003B13CC">
            <w:pPr>
              <w:pStyle w:val="IOP-CS-BodyText"/>
              <w:ind w:firstLine="0"/>
            </w:pPr>
            <w:r w:rsidRPr="002A640A">
              <w:rPr>
                <w:noProof/>
              </w:rPr>
              <w:drawing>
                <wp:inline distT="0" distB="0" distL="0" distR="0" wp14:anchorId="5AAC2387" wp14:editId="60039809">
                  <wp:extent cx="3828390" cy="1238055"/>
                  <wp:effectExtent l="19050" t="19050" r="20320" b="19685"/>
                  <wp:docPr id="12247110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711024" name="Picture 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828390" cy="1238055"/>
                          </a:xfrm>
                          <a:prstGeom prst="rect">
                            <a:avLst/>
                          </a:prstGeom>
                          <a:ln>
                            <a:solidFill>
                              <a:schemeClr val="accent1"/>
                            </a:solidFill>
                          </a:ln>
                        </pic:spPr>
                      </pic:pic>
                    </a:graphicData>
                  </a:graphic>
                </wp:inline>
              </w:drawing>
            </w:r>
          </w:p>
        </w:tc>
      </w:tr>
      <w:tr w:rsidR="00215490" w14:paraId="36290DCF" w14:textId="77777777" w:rsidTr="00215490">
        <w:tc>
          <w:tcPr>
            <w:tcW w:w="6306" w:type="dxa"/>
            <w:gridSpan w:val="2"/>
          </w:tcPr>
          <w:p w14:paraId="58AE6A18" w14:textId="77777777" w:rsidR="00215490" w:rsidRPr="002A640A" w:rsidRDefault="00215490" w:rsidP="003B13CC">
            <w:pPr>
              <w:pStyle w:val="IOP-CS-BodyText"/>
              <w:ind w:firstLine="0"/>
              <w:rPr>
                <w:noProof/>
              </w:rPr>
            </w:pPr>
          </w:p>
        </w:tc>
      </w:tr>
    </w:tbl>
    <w:p w14:paraId="1363E2D8" w14:textId="37C16CCC" w:rsidR="00366CCE" w:rsidRDefault="00366CCE" w:rsidP="00366CCE">
      <w:pPr>
        <w:pStyle w:val="IOP-CS-BodyText"/>
        <w:ind w:firstLine="720"/>
        <w:rPr>
          <w:b/>
          <w:bCs/>
          <w:lang w:val="id-ID"/>
        </w:rPr>
      </w:pPr>
      <w:r>
        <w:rPr>
          <w:b/>
          <w:bCs/>
          <w:lang w:val="id-ID"/>
        </w:rPr>
        <w:t>1.1</w:t>
      </w:r>
      <w:r w:rsidR="00853BA9">
        <w:rPr>
          <w:b/>
          <w:bCs/>
          <w:lang w:val="id-ID"/>
        </w:rPr>
        <w:t>3</w:t>
      </w:r>
      <w:r>
        <w:rPr>
          <w:b/>
          <w:bCs/>
          <w:lang w:val="id-ID"/>
        </w:rPr>
        <w:t xml:space="preserve"> Visualisasi </w:t>
      </w:r>
      <w:r w:rsidR="00853BA9">
        <w:rPr>
          <w:b/>
          <w:bCs/>
          <w:lang w:val="id-ID"/>
        </w:rPr>
        <w:t>korelasi</w:t>
      </w:r>
    </w:p>
    <w:p w14:paraId="7A023755" w14:textId="77777777" w:rsidR="00366CCE" w:rsidRPr="007B2757" w:rsidRDefault="00366CCE" w:rsidP="00366CCE">
      <w:pPr>
        <w:pStyle w:val="IOP-CS-BodyText"/>
        <w:ind w:firstLine="0"/>
        <w:rPr>
          <w:b/>
          <w:bCs/>
          <w:i/>
          <w:iCs/>
          <w:lang w:val="id-ID"/>
        </w:rPr>
      </w:pPr>
    </w:p>
    <w:tbl>
      <w:tblPr>
        <w:tblStyle w:val="TableGrid"/>
        <w:tblW w:w="0" w:type="auto"/>
        <w:tblInd w:w="8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66"/>
      </w:tblGrid>
      <w:tr w:rsidR="00366CCE" w14:paraId="3957976A" w14:textId="77777777" w:rsidTr="00853BA9">
        <w:tc>
          <w:tcPr>
            <w:tcW w:w="6066" w:type="dxa"/>
          </w:tcPr>
          <w:p w14:paraId="4211A0EE" w14:textId="77777777" w:rsidR="00366CCE" w:rsidRDefault="00366CCE" w:rsidP="003B13CC">
            <w:pPr>
              <w:pStyle w:val="IOP-CS-BodyText"/>
              <w:ind w:firstLine="0"/>
            </w:pPr>
            <w:r w:rsidRPr="002A640A">
              <w:rPr>
                <w:noProof/>
              </w:rPr>
              <w:drawing>
                <wp:inline distT="0" distB="0" distL="0" distR="0" wp14:anchorId="3D70B64E" wp14:editId="6359C72F">
                  <wp:extent cx="3677003" cy="3402881"/>
                  <wp:effectExtent l="19050" t="19050" r="19050" b="26670"/>
                  <wp:docPr id="17599205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9920516" name="Picture 1"/>
                          <pic:cNvPicPr/>
                        </pic:nvPicPr>
                        <pic:blipFill>
                          <a:blip r:embed="rId24">
                            <a:extLst>
                              <a:ext uri="{28A0092B-C50C-407E-A947-70E740481C1C}">
                                <a14:useLocalDpi xmlns:a14="http://schemas.microsoft.com/office/drawing/2010/main" val="0"/>
                              </a:ext>
                            </a:extLst>
                          </a:blip>
                          <a:stretch>
                            <a:fillRect/>
                          </a:stretch>
                        </pic:blipFill>
                        <pic:spPr>
                          <a:xfrm>
                            <a:off x="0" y="0"/>
                            <a:ext cx="3677003" cy="3402881"/>
                          </a:xfrm>
                          <a:prstGeom prst="rect">
                            <a:avLst/>
                          </a:prstGeom>
                          <a:ln>
                            <a:solidFill>
                              <a:schemeClr val="accent1"/>
                            </a:solidFill>
                          </a:ln>
                        </pic:spPr>
                      </pic:pic>
                    </a:graphicData>
                  </a:graphic>
                </wp:inline>
              </w:drawing>
            </w:r>
          </w:p>
        </w:tc>
      </w:tr>
      <w:tr w:rsidR="00366CCE" w:rsidRPr="004D40FB" w14:paraId="0F154124" w14:textId="77777777" w:rsidTr="00853BA9">
        <w:trPr>
          <w:trHeight w:val="80"/>
        </w:trPr>
        <w:tc>
          <w:tcPr>
            <w:tcW w:w="6066" w:type="dxa"/>
          </w:tcPr>
          <w:p w14:paraId="705885E3" w14:textId="2839AF37" w:rsidR="00366CCE" w:rsidRPr="004D40FB" w:rsidRDefault="00366CCE" w:rsidP="003B13CC">
            <w:pPr>
              <w:pStyle w:val="IOP-CS-CaptionText"/>
              <w:jc w:val="both"/>
            </w:pPr>
            <w:r>
              <w:rPr>
                <w:b/>
                <w:bCs/>
              </w:rPr>
              <w:t>Gambar</w:t>
            </w:r>
            <w:r w:rsidRPr="00203EA9">
              <w:rPr>
                <w:b/>
                <w:bCs/>
              </w:rPr>
              <w:t xml:space="preserve"> </w:t>
            </w:r>
            <w:r>
              <w:rPr>
                <w:b/>
                <w:bCs/>
              </w:rPr>
              <w:t>1</w:t>
            </w:r>
            <w:r w:rsidR="00853BA9">
              <w:rPr>
                <w:b/>
                <w:bCs/>
              </w:rPr>
              <w:t>3</w:t>
            </w:r>
            <w:r w:rsidRPr="00203EA9">
              <w:rPr>
                <w:b/>
                <w:bCs/>
              </w:rPr>
              <w:t>.</w:t>
            </w:r>
            <w:r>
              <w:rPr>
                <w:b/>
                <w:bCs/>
              </w:rPr>
              <w:t xml:space="preserve"> </w:t>
            </w:r>
            <w:r>
              <w:t>Hasil Visualisasi.</w:t>
            </w:r>
          </w:p>
        </w:tc>
      </w:tr>
      <w:tr w:rsidR="00853BA9" w:rsidRPr="004D40FB" w14:paraId="3497A330" w14:textId="77777777" w:rsidTr="00853BA9">
        <w:trPr>
          <w:trHeight w:val="80"/>
        </w:trPr>
        <w:tc>
          <w:tcPr>
            <w:tcW w:w="6066" w:type="dxa"/>
          </w:tcPr>
          <w:p w14:paraId="4D89A54F" w14:textId="77777777" w:rsidR="00853BA9" w:rsidRDefault="00853BA9" w:rsidP="003B13CC">
            <w:pPr>
              <w:pStyle w:val="IOP-CS-CaptionText"/>
              <w:jc w:val="both"/>
              <w:rPr>
                <w:b/>
                <w:bCs/>
              </w:rPr>
            </w:pPr>
          </w:p>
        </w:tc>
      </w:tr>
    </w:tbl>
    <w:p w14:paraId="6DA94FB6" w14:textId="77777777" w:rsidR="00366CCE" w:rsidRDefault="00366CCE" w:rsidP="00DE5709">
      <w:pPr>
        <w:pStyle w:val="IOP-CS-BodyText"/>
        <w:ind w:firstLine="0"/>
        <w:rPr>
          <w:b/>
          <w:bCs/>
          <w:i/>
          <w:iCs/>
        </w:rPr>
      </w:pPr>
    </w:p>
    <w:p w14:paraId="0A30387C" w14:textId="494D08E6" w:rsidR="00853BA9" w:rsidRDefault="00853BA9" w:rsidP="00853BA9">
      <w:pPr>
        <w:pStyle w:val="IOP-CS-BodyText"/>
        <w:ind w:firstLine="720"/>
        <w:rPr>
          <w:b/>
          <w:bCs/>
          <w:i/>
          <w:iCs/>
        </w:rPr>
      </w:pPr>
      <w:r w:rsidRPr="00853BA9">
        <w:rPr>
          <w:b/>
          <w:bCs/>
        </w:rPr>
        <w:t>1.14</w:t>
      </w:r>
      <w:r>
        <w:rPr>
          <w:b/>
          <w:bCs/>
          <w:i/>
          <w:iCs/>
        </w:rPr>
        <w:t xml:space="preserve"> Menentukan fitur dan target</w:t>
      </w:r>
    </w:p>
    <w:p w14:paraId="69FF6124" w14:textId="77777777" w:rsidR="00853BA9" w:rsidRPr="007B2757" w:rsidRDefault="00853BA9" w:rsidP="00853BA9">
      <w:pPr>
        <w:pStyle w:val="IOP-CS-BodyText"/>
        <w:ind w:firstLine="0"/>
        <w:rPr>
          <w:b/>
          <w:bCs/>
          <w:i/>
          <w:iCs/>
          <w:lang w:val="id-ID"/>
        </w:rPr>
      </w:pPr>
    </w:p>
    <w:tbl>
      <w:tblPr>
        <w:tblStyle w:val="TableGrid"/>
        <w:tblW w:w="0" w:type="auto"/>
        <w:tblInd w:w="8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66"/>
      </w:tblGrid>
      <w:tr w:rsidR="00853BA9" w14:paraId="4A35CBC2" w14:textId="77777777" w:rsidTr="00895E1D">
        <w:tc>
          <w:tcPr>
            <w:tcW w:w="6066" w:type="dxa"/>
          </w:tcPr>
          <w:p w14:paraId="053E830A" w14:textId="77777777" w:rsidR="00853BA9" w:rsidRDefault="00853BA9" w:rsidP="00895E1D">
            <w:pPr>
              <w:pStyle w:val="IOP-CS-BodyText"/>
              <w:ind w:firstLine="0"/>
            </w:pPr>
            <w:r w:rsidRPr="002A640A">
              <w:rPr>
                <w:noProof/>
              </w:rPr>
              <w:drawing>
                <wp:inline distT="0" distB="0" distL="0" distR="0" wp14:anchorId="7CC2F29B" wp14:editId="7557ABE6">
                  <wp:extent cx="3677003" cy="1171849"/>
                  <wp:effectExtent l="19050" t="19050" r="19050" b="28575"/>
                  <wp:docPr id="4311809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180954" name="Picture 1"/>
                          <pic:cNvPicPr/>
                        </pic:nvPicPr>
                        <pic:blipFill>
                          <a:blip r:embed="rId25">
                            <a:extLst>
                              <a:ext uri="{28A0092B-C50C-407E-A947-70E740481C1C}">
                                <a14:useLocalDpi xmlns:a14="http://schemas.microsoft.com/office/drawing/2010/main" val="0"/>
                              </a:ext>
                            </a:extLst>
                          </a:blip>
                          <a:stretch>
                            <a:fillRect/>
                          </a:stretch>
                        </pic:blipFill>
                        <pic:spPr>
                          <a:xfrm>
                            <a:off x="0" y="0"/>
                            <a:ext cx="3677003" cy="1171849"/>
                          </a:xfrm>
                          <a:prstGeom prst="rect">
                            <a:avLst/>
                          </a:prstGeom>
                          <a:ln>
                            <a:solidFill>
                              <a:schemeClr val="accent1"/>
                            </a:solidFill>
                          </a:ln>
                        </pic:spPr>
                      </pic:pic>
                    </a:graphicData>
                  </a:graphic>
                </wp:inline>
              </w:drawing>
            </w:r>
          </w:p>
        </w:tc>
      </w:tr>
      <w:tr w:rsidR="00853BA9" w:rsidRPr="004D40FB" w14:paraId="21380274" w14:textId="77777777" w:rsidTr="00895E1D">
        <w:trPr>
          <w:trHeight w:val="80"/>
        </w:trPr>
        <w:tc>
          <w:tcPr>
            <w:tcW w:w="6066" w:type="dxa"/>
          </w:tcPr>
          <w:p w14:paraId="0CD6A301" w14:textId="7B365D32" w:rsidR="00853BA9" w:rsidRPr="004D40FB" w:rsidRDefault="00853BA9" w:rsidP="00895E1D">
            <w:pPr>
              <w:pStyle w:val="IOP-CS-CaptionText"/>
              <w:jc w:val="both"/>
            </w:pPr>
            <w:r>
              <w:rPr>
                <w:b/>
                <w:bCs/>
              </w:rPr>
              <w:t>Gambar</w:t>
            </w:r>
            <w:r w:rsidRPr="00203EA9">
              <w:rPr>
                <w:b/>
                <w:bCs/>
              </w:rPr>
              <w:t xml:space="preserve"> </w:t>
            </w:r>
            <w:r>
              <w:rPr>
                <w:b/>
                <w:bCs/>
              </w:rPr>
              <w:t>1</w:t>
            </w:r>
            <w:r>
              <w:rPr>
                <w:b/>
                <w:bCs/>
              </w:rPr>
              <w:t>4</w:t>
            </w:r>
            <w:r w:rsidRPr="00203EA9">
              <w:rPr>
                <w:b/>
                <w:bCs/>
              </w:rPr>
              <w:t>.</w:t>
            </w:r>
            <w:r>
              <w:rPr>
                <w:b/>
                <w:bCs/>
              </w:rPr>
              <w:t xml:space="preserve"> </w:t>
            </w:r>
            <w:r>
              <w:t>Menentukan fitur dan target</w:t>
            </w:r>
            <w:r>
              <w:t>.</w:t>
            </w:r>
          </w:p>
        </w:tc>
      </w:tr>
    </w:tbl>
    <w:p w14:paraId="648AB6D0" w14:textId="18E0C36D" w:rsidR="00853BA9" w:rsidRDefault="00853BA9" w:rsidP="00853BA9">
      <w:pPr>
        <w:pStyle w:val="IOP-CS-BodyText"/>
        <w:ind w:firstLine="720"/>
        <w:rPr>
          <w:b/>
          <w:bCs/>
          <w:i/>
          <w:iCs/>
        </w:rPr>
      </w:pPr>
    </w:p>
    <w:p w14:paraId="01B5FD26" w14:textId="77777777" w:rsidR="00853BA9" w:rsidRDefault="00853BA9">
      <w:pPr>
        <w:rPr>
          <w:rFonts w:ascii="Cambria" w:hAnsi="Cambria"/>
          <w:b/>
          <w:bCs/>
          <w:i/>
          <w:iCs/>
        </w:rPr>
      </w:pPr>
      <w:r>
        <w:rPr>
          <w:b/>
          <w:bCs/>
          <w:i/>
          <w:iCs/>
        </w:rPr>
        <w:br w:type="page"/>
      </w:r>
    </w:p>
    <w:p w14:paraId="0E1B791A" w14:textId="387CD8A9" w:rsidR="00853BA9" w:rsidRDefault="00853BA9" w:rsidP="00853BA9">
      <w:pPr>
        <w:pStyle w:val="IOP-CS-BodyText"/>
        <w:ind w:firstLine="720"/>
        <w:rPr>
          <w:b/>
          <w:bCs/>
          <w:i/>
          <w:iCs/>
        </w:rPr>
      </w:pPr>
      <w:r w:rsidRPr="00853BA9">
        <w:rPr>
          <w:b/>
          <w:bCs/>
        </w:rPr>
        <w:lastRenderedPageBreak/>
        <w:t>1.1</w:t>
      </w:r>
      <w:r>
        <w:rPr>
          <w:b/>
          <w:bCs/>
        </w:rPr>
        <w:t>5</w:t>
      </w:r>
      <w:r>
        <w:rPr>
          <w:b/>
          <w:bCs/>
          <w:i/>
          <w:iCs/>
        </w:rPr>
        <w:t xml:space="preserve"> </w:t>
      </w:r>
      <w:r>
        <w:rPr>
          <w:b/>
          <w:bCs/>
          <w:i/>
          <w:iCs/>
        </w:rPr>
        <w:t>Membagi data menjadi training dan testing</w:t>
      </w:r>
    </w:p>
    <w:p w14:paraId="4F0186A7" w14:textId="77777777" w:rsidR="00853BA9" w:rsidRPr="007B2757" w:rsidRDefault="00853BA9" w:rsidP="00853BA9">
      <w:pPr>
        <w:pStyle w:val="IOP-CS-BodyText"/>
        <w:ind w:firstLine="0"/>
        <w:rPr>
          <w:b/>
          <w:bCs/>
          <w:i/>
          <w:iCs/>
          <w:lang w:val="id-ID"/>
        </w:rPr>
      </w:pPr>
    </w:p>
    <w:tbl>
      <w:tblPr>
        <w:tblStyle w:val="TableGrid"/>
        <w:tblW w:w="0" w:type="auto"/>
        <w:tblInd w:w="8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66"/>
      </w:tblGrid>
      <w:tr w:rsidR="00853BA9" w14:paraId="3A3A17C7" w14:textId="77777777" w:rsidTr="00895E1D">
        <w:tc>
          <w:tcPr>
            <w:tcW w:w="6066" w:type="dxa"/>
          </w:tcPr>
          <w:p w14:paraId="089794F4" w14:textId="77777777" w:rsidR="00853BA9" w:rsidRDefault="00853BA9" w:rsidP="00895E1D">
            <w:pPr>
              <w:pStyle w:val="IOP-CS-BodyText"/>
              <w:ind w:firstLine="0"/>
            </w:pPr>
            <w:r w:rsidRPr="002A640A">
              <w:rPr>
                <w:noProof/>
              </w:rPr>
              <w:drawing>
                <wp:inline distT="0" distB="0" distL="0" distR="0" wp14:anchorId="4F08D54F" wp14:editId="15103EA1">
                  <wp:extent cx="2861310" cy="1324378"/>
                  <wp:effectExtent l="19050" t="19050" r="15240" b="28575"/>
                  <wp:docPr id="19122314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2231424" name="Picture 1"/>
                          <pic:cNvPicPr/>
                        </pic:nvPicPr>
                        <pic:blipFill>
                          <a:blip r:embed="rId26">
                            <a:extLst>
                              <a:ext uri="{28A0092B-C50C-407E-A947-70E740481C1C}">
                                <a14:useLocalDpi xmlns:a14="http://schemas.microsoft.com/office/drawing/2010/main" val="0"/>
                              </a:ext>
                            </a:extLst>
                          </a:blip>
                          <a:stretch>
                            <a:fillRect/>
                          </a:stretch>
                        </pic:blipFill>
                        <pic:spPr>
                          <a:xfrm>
                            <a:off x="0" y="0"/>
                            <a:ext cx="2867355" cy="1327176"/>
                          </a:xfrm>
                          <a:prstGeom prst="rect">
                            <a:avLst/>
                          </a:prstGeom>
                          <a:ln>
                            <a:solidFill>
                              <a:schemeClr val="accent1"/>
                            </a:solidFill>
                          </a:ln>
                        </pic:spPr>
                      </pic:pic>
                    </a:graphicData>
                  </a:graphic>
                </wp:inline>
              </w:drawing>
            </w:r>
          </w:p>
        </w:tc>
      </w:tr>
      <w:tr w:rsidR="00853BA9" w:rsidRPr="004D40FB" w14:paraId="11418595" w14:textId="77777777" w:rsidTr="00895E1D">
        <w:trPr>
          <w:trHeight w:val="80"/>
        </w:trPr>
        <w:tc>
          <w:tcPr>
            <w:tcW w:w="6066" w:type="dxa"/>
          </w:tcPr>
          <w:p w14:paraId="61AEFD8A" w14:textId="30D5446F" w:rsidR="00853BA9" w:rsidRPr="004D40FB" w:rsidRDefault="00853BA9" w:rsidP="00895E1D">
            <w:pPr>
              <w:pStyle w:val="IOP-CS-CaptionText"/>
              <w:jc w:val="both"/>
            </w:pPr>
            <w:r>
              <w:rPr>
                <w:b/>
                <w:bCs/>
              </w:rPr>
              <w:t>Gambar</w:t>
            </w:r>
            <w:r w:rsidRPr="00203EA9">
              <w:rPr>
                <w:b/>
                <w:bCs/>
              </w:rPr>
              <w:t xml:space="preserve"> </w:t>
            </w:r>
            <w:r>
              <w:rPr>
                <w:b/>
                <w:bCs/>
              </w:rPr>
              <w:t>1</w:t>
            </w:r>
            <w:r>
              <w:rPr>
                <w:b/>
                <w:bCs/>
              </w:rPr>
              <w:t>5</w:t>
            </w:r>
            <w:r w:rsidRPr="00203EA9">
              <w:rPr>
                <w:b/>
                <w:bCs/>
              </w:rPr>
              <w:t>.</w:t>
            </w:r>
            <w:r>
              <w:rPr>
                <w:b/>
                <w:bCs/>
              </w:rPr>
              <w:t xml:space="preserve"> </w:t>
            </w:r>
            <w:r>
              <w:t>Membagi data.</w:t>
            </w:r>
          </w:p>
        </w:tc>
      </w:tr>
    </w:tbl>
    <w:p w14:paraId="19AE4E91" w14:textId="77777777" w:rsidR="00853BA9" w:rsidRDefault="00853BA9" w:rsidP="00853BA9">
      <w:pPr>
        <w:pStyle w:val="IOP-CS-BodyText"/>
        <w:ind w:firstLine="720"/>
        <w:rPr>
          <w:b/>
          <w:bCs/>
          <w:i/>
          <w:iCs/>
        </w:rPr>
      </w:pPr>
    </w:p>
    <w:p w14:paraId="5D0689FE" w14:textId="09A4D17D" w:rsidR="00853BA9" w:rsidRDefault="00853BA9" w:rsidP="00853BA9">
      <w:pPr>
        <w:pStyle w:val="IOP-CS-BodyText"/>
        <w:ind w:firstLine="720"/>
        <w:rPr>
          <w:b/>
          <w:bCs/>
          <w:i/>
          <w:iCs/>
        </w:rPr>
      </w:pPr>
      <w:r w:rsidRPr="00853BA9">
        <w:rPr>
          <w:b/>
          <w:bCs/>
        </w:rPr>
        <w:t>1.1</w:t>
      </w:r>
      <w:r>
        <w:rPr>
          <w:b/>
          <w:bCs/>
        </w:rPr>
        <w:t>6</w:t>
      </w:r>
      <w:r>
        <w:rPr>
          <w:b/>
          <w:bCs/>
          <w:i/>
          <w:iCs/>
        </w:rPr>
        <w:t xml:space="preserve"> </w:t>
      </w:r>
      <w:r w:rsidR="009002DA">
        <w:rPr>
          <w:b/>
          <w:bCs/>
          <w:i/>
          <w:iCs/>
        </w:rPr>
        <w:t>Menginstall model logistic regression</w:t>
      </w:r>
    </w:p>
    <w:p w14:paraId="5EE8CBBC" w14:textId="77777777" w:rsidR="00853BA9" w:rsidRPr="007B2757" w:rsidRDefault="00853BA9" w:rsidP="00853BA9">
      <w:pPr>
        <w:pStyle w:val="IOP-CS-BodyText"/>
        <w:ind w:firstLine="0"/>
        <w:rPr>
          <w:b/>
          <w:bCs/>
          <w:i/>
          <w:iCs/>
          <w:lang w:val="id-ID"/>
        </w:rPr>
      </w:pPr>
    </w:p>
    <w:tbl>
      <w:tblPr>
        <w:tblStyle w:val="TableGrid"/>
        <w:tblW w:w="0" w:type="auto"/>
        <w:tblInd w:w="8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66"/>
      </w:tblGrid>
      <w:tr w:rsidR="00853BA9" w14:paraId="688375E0" w14:textId="77777777" w:rsidTr="00895E1D">
        <w:tc>
          <w:tcPr>
            <w:tcW w:w="6066" w:type="dxa"/>
          </w:tcPr>
          <w:p w14:paraId="23DCCBCE" w14:textId="77777777" w:rsidR="00853BA9" w:rsidRDefault="00853BA9" w:rsidP="00895E1D">
            <w:pPr>
              <w:pStyle w:val="IOP-CS-BodyText"/>
              <w:ind w:firstLine="0"/>
            </w:pPr>
            <w:r w:rsidRPr="002A640A">
              <w:rPr>
                <w:noProof/>
              </w:rPr>
              <w:drawing>
                <wp:inline distT="0" distB="0" distL="0" distR="0" wp14:anchorId="06AD351E" wp14:editId="406381A4">
                  <wp:extent cx="2867355" cy="801270"/>
                  <wp:effectExtent l="19050" t="19050" r="9525" b="18415"/>
                  <wp:docPr id="960957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0957241" name="Picture 1"/>
                          <pic:cNvPicPr/>
                        </pic:nvPicPr>
                        <pic:blipFill>
                          <a:blip r:embed="rId27">
                            <a:extLst>
                              <a:ext uri="{28A0092B-C50C-407E-A947-70E740481C1C}">
                                <a14:useLocalDpi xmlns:a14="http://schemas.microsoft.com/office/drawing/2010/main" val="0"/>
                              </a:ext>
                            </a:extLst>
                          </a:blip>
                          <a:stretch>
                            <a:fillRect/>
                          </a:stretch>
                        </pic:blipFill>
                        <pic:spPr>
                          <a:xfrm>
                            <a:off x="0" y="0"/>
                            <a:ext cx="2867355" cy="801270"/>
                          </a:xfrm>
                          <a:prstGeom prst="rect">
                            <a:avLst/>
                          </a:prstGeom>
                          <a:ln>
                            <a:solidFill>
                              <a:schemeClr val="accent1"/>
                            </a:solidFill>
                          </a:ln>
                        </pic:spPr>
                      </pic:pic>
                    </a:graphicData>
                  </a:graphic>
                </wp:inline>
              </w:drawing>
            </w:r>
          </w:p>
        </w:tc>
      </w:tr>
      <w:tr w:rsidR="00853BA9" w:rsidRPr="004D40FB" w14:paraId="48E14F54" w14:textId="77777777" w:rsidTr="00895E1D">
        <w:trPr>
          <w:trHeight w:val="80"/>
        </w:trPr>
        <w:tc>
          <w:tcPr>
            <w:tcW w:w="6066" w:type="dxa"/>
          </w:tcPr>
          <w:p w14:paraId="164DFCA0" w14:textId="594A1DD5" w:rsidR="00853BA9" w:rsidRPr="004D40FB" w:rsidRDefault="00853BA9" w:rsidP="00895E1D">
            <w:pPr>
              <w:pStyle w:val="IOP-CS-CaptionText"/>
              <w:jc w:val="both"/>
            </w:pPr>
            <w:r>
              <w:rPr>
                <w:b/>
                <w:bCs/>
              </w:rPr>
              <w:t>Gambar</w:t>
            </w:r>
            <w:r w:rsidRPr="00203EA9">
              <w:rPr>
                <w:b/>
                <w:bCs/>
              </w:rPr>
              <w:t xml:space="preserve"> </w:t>
            </w:r>
            <w:r>
              <w:rPr>
                <w:b/>
                <w:bCs/>
              </w:rPr>
              <w:t>1</w:t>
            </w:r>
            <w:r>
              <w:rPr>
                <w:b/>
                <w:bCs/>
              </w:rPr>
              <w:t>6</w:t>
            </w:r>
            <w:r w:rsidRPr="00203EA9">
              <w:rPr>
                <w:b/>
                <w:bCs/>
              </w:rPr>
              <w:t>.</w:t>
            </w:r>
            <w:r>
              <w:rPr>
                <w:b/>
                <w:bCs/>
              </w:rPr>
              <w:t xml:space="preserve"> </w:t>
            </w:r>
            <w:r>
              <w:t>M</w:t>
            </w:r>
            <w:r w:rsidR="009002DA">
              <w:t>enginstall model</w:t>
            </w:r>
            <w:r>
              <w:t>.</w:t>
            </w:r>
          </w:p>
        </w:tc>
      </w:tr>
      <w:tr w:rsidR="009002DA" w:rsidRPr="004D40FB" w14:paraId="22AC0502" w14:textId="77777777" w:rsidTr="00895E1D">
        <w:trPr>
          <w:trHeight w:val="80"/>
        </w:trPr>
        <w:tc>
          <w:tcPr>
            <w:tcW w:w="6066" w:type="dxa"/>
          </w:tcPr>
          <w:p w14:paraId="54C19CDF" w14:textId="77777777" w:rsidR="009002DA" w:rsidRDefault="009002DA" w:rsidP="00895E1D">
            <w:pPr>
              <w:pStyle w:val="IOP-CS-CaptionText"/>
              <w:jc w:val="both"/>
              <w:rPr>
                <w:b/>
                <w:bCs/>
              </w:rPr>
            </w:pPr>
          </w:p>
        </w:tc>
      </w:tr>
    </w:tbl>
    <w:p w14:paraId="1CBBE203" w14:textId="3C6AAEAB" w:rsidR="009002DA" w:rsidRDefault="009002DA" w:rsidP="009002DA">
      <w:pPr>
        <w:pStyle w:val="IOP-CS-BodyText"/>
        <w:ind w:firstLine="720"/>
        <w:rPr>
          <w:b/>
          <w:bCs/>
          <w:i/>
          <w:iCs/>
        </w:rPr>
      </w:pPr>
      <w:r w:rsidRPr="00853BA9">
        <w:rPr>
          <w:b/>
          <w:bCs/>
        </w:rPr>
        <w:t>1.1</w:t>
      </w:r>
      <w:r>
        <w:rPr>
          <w:b/>
          <w:bCs/>
        </w:rPr>
        <w:t>7</w:t>
      </w:r>
      <w:r>
        <w:rPr>
          <w:b/>
          <w:bCs/>
          <w:i/>
          <w:iCs/>
        </w:rPr>
        <w:t xml:space="preserve"> Me</w:t>
      </w:r>
      <w:r>
        <w:rPr>
          <w:b/>
          <w:bCs/>
          <w:i/>
          <w:iCs/>
        </w:rPr>
        <w:t>mbangun</w:t>
      </w:r>
      <w:r>
        <w:rPr>
          <w:b/>
          <w:bCs/>
          <w:i/>
          <w:iCs/>
        </w:rPr>
        <w:t xml:space="preserve"> model logistic regression</w:t>
      </w:r>
    </w:p>
    <w:p w14:paraId="6EDA589D" w14:textId="77777777" w:rsidR="009002DA" w:rsidRPr="007B2757" w:rsidRDefault="009002DA" w:rsidP="009002DA">
      <w:pPr>
        <w:pStyle w:val="IOP-CS-BodyText"/>
        <w:ind w:firstLine="0"/>
        <w:rPr>
          <w:b/>
          <w:bCs/>
          <w:i/>
          <w:iCs/>
          <w:lang w:val="id-ID"/>
        </w:rPr>
      </w:pPr>
    </w:p>
    <w:tbl>
      <w:tblPr>
        <w:tblStyle w:val="TableGrid"/>
        <w:tblW w:w="0" w:type="auto"/>
        <w:tblInd w:w="8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66"/>
      </w:tblGrid>
      <w:tr w:rsidR="009002DA" w14:paraId="485612B3" w14:textId="77777777" w:rsidTr="00895E1D">
        <w:tc>
          <w:tcPr>
            <w:tcW w:w="6066" w:type="dxa"/>
          </w:tcPr>
          <w:p w14:paraId="498682D5" w14:textId="77777777" w:rsidR="009002DA" w:rsidRDefault="009002DA" w:rsidP="00895E1D">
            <w:pPr>
              <w:pStyle w:val="IOP-CS-BodyText"/>
              <w:ind w:firstLine="0"/>
            </w:pPr>
            <w:r w:rsidRPr="002A640A">
              <w:rPr>
                <w:noProof/>
              </w:rPr>
              <w:drawing>
                <wp:inline distT="0" distB="0" distL="0" distR="0" wp14:anchorId="43E86C6A" wp14:editId="558226E4">
                  <wp:extent cx="2867025" cy="2793291"/>
                  <wp:effectExtent l="19050" t="19050" r="9525" b="26670"/>
                  <wp:docPr id="19197228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722861" name="Picture 1"/>
                          <pic:cNvPicPr/>
                        </pic:nvPicPr>
                        <pic:blipFill>
                          <a:blip r:embed="rId28">
                            <a:extLst>
                              <a:ext uri="{28A0092B-C50C-407E-A947-70E740481C1C}">
                                <a14:useLocalDpi xmlns:a14="http://schemas.microsoft.com/office/drawing/2010/main" val="0"/>
                              </a:ext>
                            </a:extLst>
                          </a:blip>
                          <a:stretch>
                            <a:fillRect/>
                          </a:stretch>
                        </pic:blipFill>
                        <pic:spPr>
                          <a:xfrm>
                            <a:off x="0" y="0"/>
                            <a:ext cx="2887220" cy="2812967"/>
                          </a:xfrm>
                          <a:prstGeom prst="rect">
                            <a:avLst/>
                          </a:prstGeom>
                          <a:ln>
                            <a:solidFill>
                              <a:schemeClr val="accent1"/>
                            </a:solidFill>
                          </a:ln>
                        </pic:spPr>
                      </pic:pic>
                    </a:graphicData>
                  </a:graphic>
                </wp:inline>
              </w:drawing>
            </w:r>
          </w:p>
        </w:tc>
      </w:tr>
      <w:tr w:rsidR="009002DA" w:rsidRPr="004D40FB" w14:paraId="2111D36B" w14:textId="77777777" w:rsidTr="009002DA">
        <w:trPr>
          <w:trHeight w:val="68"/>
        </w:trPr>
        <w:tc>
          <w:tcPr>
            <w:tcW w:w="6066" w:type="dxa"/>
          </w:tcPr>
          <w:p w14:paraId="29183765" w14:textId="17111FED" w:rsidR="009002DA" w:rsidRPr="004D40FB" w:rsidRDefault="009002DA" w:rsidP="00895E1D">
            <w:pPr>
              <w:pStyle w:val="IOP-CS-CaptionText"/>
              <w:jc w:val="both"/>
            </w:pPr>
            <w:r>
              <w:rPr>
                <w:b/>
                <w:bCs/>
              </w:rPr>
              <w:t>Gambar</w:t>
            </w:r>
            <w:r w:rsidRPr="00203EA9">
              <w:rPr>
                <w:b/>
                <w:bCs/>
              </w:rPr>
              <w:t xml:space="preserve"> </w:t>
            </w:r>
            <w:r>
              <w:rPr>
                <w:b/>
                <w:bCs/>
              </w:rPr>
              <w:t>1</w:t>
            </w:r>
            <w:r>
              <w:rPr>
                <w:b/>
                <w:bCs/>
              </w:rPr>
              <w:t>7</w:t>
            </w:r>
            <w:r w:rsidRPr="00203EA9">
              <w:rPr>
                <w:b/>
                <w:bCs/>
              </w:rPr>
              <w:t>.</w:t>
            </w:r>
            <w:r>
              <w:rPr>
                <w:b/>
                <w:bCs/>
              </w:rPr>
              <w:t xml:space="preserve"> </w:t>
            </w:r>
            <w:r>
              <w:t>M</w:t>
            </w:r>
            <w:r>
              <w:t xml:space="preserve">embangun </w:t>
            </w:r>
            <w:r>
              <w:t>model.</w:t>
            </w:r>
          </w:p>
        </w:tc>
      </w:tr>
    </w:tbl>
    <w:p w14:paraId="5CC36E76" w14:textId="457919D5" w:rsidR="009002DA" w:rsidRDefault="009002DA">
      <w:pPr>
        <w:rPr>
          <w:rFonts w:ascii="Cambria" w:hAnsi="Cambria"/>
          <w:b/>
          <w:bCs/>
          <w:i/>
          <w:iCs/>
        </w:rPr>
      </w:pPr>
    </w:p>
    <w:p w14:paraId="51E0DD70" w14:textId="77777777" w:rsidR="009002DA" w:rsidRDefault="009002DA">
      <w:pPr>
        <w:rPr>
          <w:rFonts w:ascii="Cambria" w:hAnsi="Cambria"/>
          <w:b/>
          <w:bCs/>
          <w:i/>
          <w:iCs/>
        </w:rPr>
      </w:pPr>
      <w:r>
        <w:rPr>
          <w:rFonts w:ascii="Cambria" w:hAnsi="Cambria"/>
          <w:b/>
          <w:bCs/>
          <w:i/>
          <w:iCs/>
        </w:rPr>
        <w:br w:type="page"/>
      </w:r>
    </w:p>
    <w:p w14:paraId="1AFFE966" w14:textId="3FD4D5FA" w:rsidR="009002DA" w:rsidRDefault="009002DA" w:rsidP="009002DA">
      <w:pPr>
        <w:pStyle w:val="IOP-CS-BodyText"/>
        <w:ind w:firstLine="720"/>
        <w:rPr>
          <w:b/>
          <w:bCs/>
          <w:i/>
          <w:iCs/>
        </w:rPr>
      </w:pPr>
      <w:r>
        <w:rPr>
          <w:b/>
          <w:bCs/>
        </w:rPr>
        <w:lastRenderedPageBreak/>
        <w:t>1</w:t>
      </w:r>
      <w:r w:rsidRPr="00853BA9">
        <w:rPr>
          <w:b/>
          <w:bCs/>
        </w:rPr>
        <w:t>.1</w:t>
      </w:r>
      <w:r>
        <w:rPr>
          <w:b/>
          <w:bCs/>
        </w:rPr>
        <w:t>8</w:t>
      </w:r>
      <w:r>
        <w:rPr>
          <w:b/>
          <w:bCs/>
          <w:i/>
          <w:iCs/>
        </w:rPr>
        <w:t xml:space="preserve"> </w:t>
      </w:r>
      <w:r>
        <w:rPr>
          <w:b/>
          <w:bCs/>
          <w:i/>
          <w:iCs/>
        </w:rPr>
        <w:t>Memprediksi dan mengevaluasi model</w:t>
      </w:r>
    </w:p>
    <w:p w14:paraId="66A9C01A" w14:textId="77777777" w:rsidR="009002DA" w:rsidRPr="007B2757" w:rsidRDefault="009002DA" w:rsidP="009002DA">
      <w:pPr>
        <w:pStyle w:val="IOP-CS-BodyText"/>
        <w:ind w:firstLine="0"/>
        <w:rPr>
          <w:b/>
          <w:bCs/>
          <w:i/>
          <w:iCs/>
          <w:lang w:val="id-ID"/>
        </w:rPr>
      </w:pPr>
    </w:p>
    <w:tbl>
      <w:tblPr>
        <w:tblStyle w:val="TableGrid"/>
        <w:tblW w:w="0" w:type="auto"/>
        <w:tblInd w:w="8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66"/>
      </w:tblGrid>
      <w:tr w:rsidR="009002DA" w14:paraId="1BAFC829" w14:textId="77777777" w:rsidTr="00895E1D">
        <w:tc>
          <w:tcPr>
            <w:tcW w:w="6066" w:type="dxa"/>
          </w:tcPr>
          <w:p w14:paraId="193B86D1" w14:textId="77777777" w:rsidR="009002DA" w:rsidRDefault="009002DA" w:rsidP="00895E1D">
            <w:pPr>
              <w:pStyle w:val="IOP-CS-BodyText"/>
              <w:ind w:firstLine="0"/>
            </w:pPr>
            <w:r w:rsidRPr="002A640A">
              <w:rPr>
                <w:noProof/>
              </w:rPr>
              <w:drawing>
                <wp:inline distT="0" distB="0" distL="0" distR="0" wp14:anchorId="683BFCC7" wp14:editId="20EFB638">
                  <wp:extent cx="2887220" cy="1291434"/>
                  <wp:effectExtent l="19050" t="19050" r="27940" b="23495"/>
                  <wp:docPr id="2928977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897729" name="Picture 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887220" cy="1291434"/>
                          </a:xfrm>
                          <a:prstGeom prst="rect">
                            <a:avLst/>
                          </a:prstGeom>
                          <a:ln>
                            <a:solidFill>
                              <a:schemeClr val="accent1"/>
                            </a:solidFill>
                          </a:ln>
                        </pic:spPr>
                      </pic:pic>
                    </a:graphicData>
                  </a:graphic>
                </wp:inline>
              </w:drawing>
            </w:r>
          </w:p>
        </w:tc>
      </w:tr>
      <w:tr w:rsidR="009002DA" w:rsidRPr="004D40FB" w14:paraId="79450775" w14:textId="77777777" w:rsidTr="00895E1D">
        <w:trPr>
          <w:trHeight w:val="68"/>
        </w:trPr>
        <w:tc>
          <w:tcPr>
            <w:tcW w:w="6066" w:type="dxa"/>
          </w:tcPr>
          <w:p w14:paraId="419E8444" w14:textId="38D39DFA" w:rsidR="009002DA" w:rsidRPr="004D40FB" w:rsidRDefault="009002DA" w:rsidP="00895E1D">
            <w:pPr>
              <w:pStyle w:val="IOP-CS-CaptionText"/>
              <w:jc w:val="both"/>
            </w:pPr>
            <w:r>
              <w:rPr>
                <w:b/>
                <w:bCs/>
              </w:rPr>
              <w:t>Gambar</w:t>
            </w:r>
            <w:r w:rsidRPr="00203EA9">
              <w:rPr>
                <w:b/>
                <w:bCs/>
              </w:rPr>
              <w:t xml:space="preserve"> </w:t>
            </w:r>
            <w:r>
              <w:rPr>
                <w:b/>
                <w:bCs/>
              </w:rPr>
              <w:t>1</w:t>
            </w:r>
            <w:r>
              <w:rPr>
                <w:b/>
                <w:bCs/>
              </w:rPr>
              <w:t>8</w:t>
            </w:r>
            <w:r w:rsidRPr="00203EA9">
              <w:rPr>
                <w:b/>
                <w:bCs/>
              </w:rPr>
              <w:t>.</w:t>
            </w:r>
            <w:r>
              <w:rPr>
                <w:b/>
                <w:bCs/>
              </w:rPr>
              <w:t xml:space="preserve"> </w:t>
            </w:r>
            <w:r>
              <w:t>Memprediksi dan mengevaluasi.</w:t>
            </w:r>
          </w:p>
        </w:tc>
      </w:tr>
    </w:tbl>
    <w:p w14:paraId="761B0E53" w14:textId="77777777" w:rsidR="00853BA9" w:rsidRDefault="00853BA9" w:rsidP="00853BA9">
      <w:pPr>
        <w:pStyle w:val="IOP-CS-BodyText"/>
        <w:ind w:firstLine="720"/>
        <w:rPr>
          <w:b/>
          <w:bCs/>
          <w:i/>
          <w:iCs/>
        </w:rPr>
      </w:pPr>
    </w:p>
    <w:p w14:paraId="3CBDA7BF" w14:textId="34D0B16D" w:rsidR="009002DA" w:rsidRDefault="009002DA" w:rsidP="009002DA">
      <w:pPr>
        <w:pStyle w:val="IOP-CS-BodyText"/>
        <w:ind w:firstLine="720"/>
        <w:rPr>
          <w:b/>
          <w:bCs/>
          <w:i/>
          <w:iCs/>
        </w:rPr>
      </w:pPr>
      <w:r>
        <w:rPr>
          <w:b/>
          <w:bCs/>
        </w:rPr>
        <w:t>1</w:t>
      </w:r>
      <w:r w:rsidRPr="00853BA9">
        <w:rPr>
          <w:b/>
          <w:bCs/>
        </w:rPr>
        <w:t>.1</w:t>
      </w:r>
      <w:r>
        <w:rPr>
          <w:b/>
          <w:bCs/>
        </w:rPr>
        <w:t>9</w:t>
      </w:r>
      <w:r>
        <w:rPr>
          <w:b/>
          <w:bCs/>
          <w:i/>
          <w:iCs/>
        </w:rPr>
        <w:t xml:space="preserve"> </w:t>
      </w:r>
      <w:r>
        <w:rPr>
          <w:b/>
          <w:bCs/>
          <w:i/>
          <w:iCs/>
        </w:rPr>
        <w:t>Visualisasi hasil evaluasi</w:t>
      </w:r>
    </w:p>
    <w:p w14:paraId="52D91697" w14:textId="77777777" w:rsidR="009002DA" w:rsidRPr="007B2757" w:rsidRDefault="009002DA" w:rsidP="009002DA">
      <w:pPr>
        <w:pStyle w:val="IOP-CS-BodyText"/>
        <w:ind w:firstLine="0"/>
        <w:rPr>
          <w:b/>
          <w:bCs/>
          <w:i/>
          <w:iCs/>
          <w:lang w:val="id-ID"/>
        </w:rPr>
      </w:pPr>
    </w:p>
    <w:tbl>
      <w:tblPr>
        <w:tblStyle w:val="TableGrid"/>
        <w:tblW w:w="0" w:type="auto"/>
        <w:tblInd w:w="8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66"/>
      </w:tblGrid>
      <w:tr w:rsidR="009002DA" w14:paraId="7547884F" w14:textId="77777777" w:rsidTr="00895E1D">
        <w:tc>
          <w:tcPr>
            <w:tcW w:w="6066" w:type="dxa"/>
          </w:tcPr>
          <w:p w14:paraId="6D446E47" w14:textId="77777777" w:rsidR="009002DA" w:rsidRDefault="009002DA" w:rsidP="00895E1D">
            <w:pPr>
              <w:pStyle w:val="IOP-CS-BodyText"/>
              <w:ind w:firstLine="0"/>
            </w:pPr>
            <w:r w:rsidRPr="002A640A">
              <w:rPr>
                <w:noProof/>
              </w:rPr>
              <w:drawing>
                <wp:inline distT="0" distB="0" distL="0" distR="0" wp14:anchorId="55FECF7D" wp14:editId="6AF493C9">
                  <wp:extent cx="3615690" cy="797518"/>
                  <wp:effectExtent l="19050" t="19050" r="22860" b="22225"/>
                  <wp:docPr id="2215653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565388" name="Picture 1"/>
                          <pic:cNvPicPr/>
                        </pic:nvPicPr>
                        <pic:blipFill>
                          <a:blip r:embed="rId30">
                            <a:extLst>
                              <a:ext uri="{28A0092B-C50C-407E-A947-70E740481C1C}">
                                <a14:useLocalDpi xmlns:a14="http://schemas.microsoft.com/office/drawing/2010/main" val="0"/>
                              </a:ext>
                            </a:extLst>
                          </a:blip>
                          <a:stretch>
                            <a:fillRect/>
                          </a:stretch>
                        </pic:blipFill>
                        <pic:spPr>
                          <a:xfrm>
                            <a:off x="0" y="0"/>
                            <a:ext cx="3650512" cy="805199"/>
                          </a:xfrm>
                          <a:prstGeom prst="rect">
                            <a:avLst/>
                          </a:prstGeom>
                          <a:ln>
                            <a:solidFill>
                              <a:schemeClr val="accent1"/>
                            </a:solidFill>
                          </a:ln>
                        </pic:spPr>
                      </pic:pic>
                    </a:graphicData>
                  </a:graphic>
                </wp:inline>
              </w:drawing>
            </w:r>
          </w:p>
        </w:tc>
      </w:tr>
      <w:tr w:rsidR="009002DA" w:rsidRPr="004D40FB" w14:paraId="7F17FAD6" w14:textId="77777777" w:rsidTr="00895E1D">
        <w:trPr>
          <w:trHeight w:val="68"/>
        </w:trPr>
        <w:tc>
          <w:tcPr>
            <w:tcW w:w="6066" w:type="dxa"/>
          </w:tcPr>
          <w:p w14:paraId="11C66654" w14:textId="77777777" w:rsidR="009002DA" w:rsidRDefault="009002DA" w:rsidP="00895E1D">
            <w:pPr>
              <w:pStyle w:val="IOP-CS-CaptionText"/>
              <w:jc w:val="both"/>
            </w:pPr>
            <w:r>
              <w:rPr>
                <w:b/>
                <w:bCs/>
              </w:rPr>
              <w:t>Gambar</w:t>
            </w:r>
            <w:r w:rsidRPr="00203EA9">
              <w:rPr>
                <w:b/>
                <w:bCs/>
              </w:rPr>
              <w:t xml:space="preserve"> </w:t>
            </w:r>
            <w:r>
              <w:rPr>
                <w:b/>
                <w:bCs/>
              </w:rPr>
              <w:t>1</w:t>
            </w:r>
            <w:r>
              <w:rPr>
                <w:b/>
                <w:bCs/>
              </w:rPr>
              <w:t>9</w:t>
            </w:r>
            <w:r w:rsidRPr="00203EA9">
              <w:rPr>
                <w:b/>
                <w:bCs/>
              </w:rPr>
              <w:t>.</w:t>
            </w:r>
            <w:r>
              <w:rPr>
                <w:b/>
                <w:bCs/>
              </w:rPr>
              <w:t xml:space="preserve"> </w:t>
            </w:r>
            <w:r>
              <w:t>Visualisasi</w:t>
            </w:r>
            <w:r>
              <w:t xml:space="preserve"> </w:t>
            </w:r>
            <w:r>
              <w:t xml:space="preserve">hasil </w:t>
            </w:r>
            <w:r>
              <w:t>evaluas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20"/>
              <w:gridCol w:w="2920"/>
            </w:tblGrid>
            <w:tr w:rsidR="009002DA" w14:paraId="2251D9C2" w14:textId="77777777" w:rsidTr="003C0152">
              <w:tc>
                <w:tcPr>
                  <w:tcW w:w="2920" w:type="dxa"/>
                </w:tcPr>
                <w:p w14:paraId="5600240D" w14:textId="70331AC5" w:rsidR="009002DA" w:rsidRDefault="009002DA" w:rsidP="00895E1D">
                  <w:pPr>
                    <w:pStyle w:val="IOP-CS-CaptionText"/>
                    <w:jc w:val="both"/>
                  </w:pPr>
                  <w:r w:rsidRPr="009002DA">
                    <w:drawing>
                      <wp:inline distT="0" distB="0" distL="0" distR="0" wp14:anchorId="7396DBD1" wp14:editId="75231B1E">
                        <wp:extent cx="1675364" cy="1158240"/>
                        <wp:effectExtent l="0" t="0" r="1270" b="3810"/>
                        <wp:docPr id="16754586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5458654" name=""/>
                                <pic:cNvPicPr/>
                              </pic:nvPicPr>
                              <pic:blipFill>
                                <a:blip r:embed="rId31"/>
                                <a:stretch>
                                  <a:fillRect/>
                                </a:stretch>
                              </pic:blipFill>
                              <pic:spPr>
                                <a:xfrm>
                                  <a:off x="0" y="0"/>
                                  <a:ext cx="1692678" cy="1170210"/>
                                </a:xfrm>
                                <a:prstGeom prst="rect">
                                  <a:avLst/>
                                </a:prstGeom>
                              </pic:spPr>
                            </pic:pic>
                          </a:graphicData>
                        </a:graphic>
                      </wp:inline>
                    </w:drawing>
                  </w:r>
                </w:p>
              </w:tc>
              <w:tc>
                <w:tcPr>
                  <w:tcW w:w="2920" w:type="dxa"/>
                </w:tcPr>
                <w:p w14:paraId="5E73FA30" w14:textId="2B73CCEB" w:rsidR="009002DA" w:rsidRDefault="009002DA" w:rsidP="00895E1D">
                  <w:pPr>
                    <w:pStyle w:val="IOP-CS-CaptionText"/>
                    <w:jc w:val="both"/>
                  </w:pPr>
                  <w:r w:rsidRPr="009002DA">
                    <w:drawing>
                      <wp:inline distT="0" distB="0" distL="0" distR="0" wp14:anchorId="14891204" wp14:editId="0CB899C4">
                        <wp:extent cx="1272540" cy="1162103"/>
                        <wp:effectExtent l="0" t="0" r="3810" b="0"/>
                        <wp:docPr id="14737250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3725016" name=""/>
                                <pic:cNvPicPr/>
                              </pic:nvPicPr>
                              <pic:blipFill>
                                <a:blip r:embed="rId32"/>
                                <a:stretch>
                                  <a:fillRect/>
                                </a:stretch>
                              </pic:blipFill>
                              <pic:spPr>
                                <a:xfrm>
                                  <a:off x="0" y="0"/>
                                  <a:ext cx="1294217" cy="1181899"/>
                                </a:xfrm>
                                <a:prstGeom prst="rect">
                                  <a:avLst/>
                                </a:prstGeom>
                              </pic:spPr>
                            </pic:pic>
                          </a:graphicData>
                        </a:graphic>
                      </wp:inline>
                    </w:drawing>
                  </w:r>
                </w:p>
              </w:tc>
            </w:tr>
          </w:tbl>
          <w:p w14:paraId="54453BE7" w14:textId="0B0EE7BC" w:rsidR="009002DA" w:rsidRPr="004D40FB" w:rsidRDefault="009002DA" w:rsidP="00895E1D">
            <w:pPr>
              <w:pStyle w:val="IOP-CS-CaptionText"/>
              <w:jc w:val="both"/>
            </w:pPr>
          </w:p>
        </w:tc>
      </w:tr>
    </w:tbl>
    <w:p w14:paraId="031151B4" w14:textId="77777777" w:rsidR="003C0152" w:rsidRDefault="003C0152" w:rsidP="003C0152">
      <w:pPr>
        <w:pStyle w:val="IOP-CS-BodyText"/>
        <w:rPr>
          <w:b/>
          <w:bCs/>
          <w:i/>
          <w:iCs/>
        </w:rPr>
      </w:pPr>
    </w:p>
    <w:p w14:paraId="439AB742" w14:textId="3124C7CD" w:rsidR="003C0152" w:rsidRDefault="003C0152" w:rsidP="003C0152">
      <w:pPr>
        <w:pStyle w:val="IOP-CS-BodyText"/>
        <w:ind w:firstLine="720"/>
        <w:rPr>
          <w:b/>
          <w:bCs/>
          <w:i/>
          <w:iCs/>
        </w:rPr>
      </w:pPr>
      <w:r>
        <w:rPr>
          <w:b/>
          <w:bCs/>
        </w:rPr>
        <w:t>1</w:t>
      </w:r>
      <w:r w:rsidRPr="00853BA9">
        <w:rPr>
          <w:b/>
          <w:bCs/>
        </w:rPr>
        <w:t>.</w:t>
      </w:r>
      <w:r>
        <w:rPr>
          <w:b/>
          <w:bCs/>
        </w:rPr>
        <w:t>20</w:t>
      </w:r>
      <w:r>
        <w:rPr>
          <w:b/>
          <w:bCs/>
          <w:i/>
          <w:iCs/>
        </w:rPr>
        <w:t xml:space="preserve"> </w:t>
      </w:r>
      <w:r>
        <w:rPr>
          <w:b/>
          <w:bCs/>
          <w:i/>
          <w:iCs/>
        </w:rPr>
        <w:t>Clasiffication report</w:t>
      </w:r>
    </w:p>
    <w:p w14:paraId="217526E9" w14:textId="77777777" w:rsidR="003C0152" w:rsidRPr="007B2757" w:rsidRDefault="003C0152" w:rsidP="003C0152">
      <w:pPr>
        <w:pStyle w:val="IOP-CS-BodyText"/>
        <w:ind w:firstLine="0"/>
        <w:rPr>
          <w:b/>
          <w:bCs/>
          <w:i/>
          <w:iCs/>
          <w:lang w:val="id-ID"/>
        </w:rPr>
      </w:pPr>
    </w:p>
    <w:tbl>
      <w:tblPr>
        <w:tblStyle w:val="TableGrid"/>
        <w:tblW w:w="0" w:type="auto"/>
        <w:tblInd w:w="8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56"/>
      </w:tblGrid>
      <w:tr w:rsidR="003C0152" w14:paraId="2B029A1B" w14:textId="77777777" w:rsidTr="00895E1D">
        <w:tc>
          <w:tcPr>
            <w:tcW w:w="6066" w:type="dxa"/>
          </w:tcPr>
          <w:p w14:paraId="69EDBD5F" w14:textId="77777777" w:rsidR="003C0152" w:rsidRDefault="003C0152" w:rsidP="00895E1D">
            <w:pPr>
              <w:pStyle w:val="IOP-CS-BodyText"/>
              <w:ind w:firstLine="0"/>
            </w:pPr>
            <w:r w:rsidRPr="002A640A">
              <w:rPr>
                <w:noProof/>
              </w:rPr>
              <w:drawing>
                <wp:inline distT="0" distB="0" distL="0" distR="0" wp14:anchorId="043093DC" wp14:editId="77D3322C">
                  <wp:extent cx="3724913" cy="1040130"/>
                  <wp:effectExtent l="19050" t="19050" r="27940" b="26670"/>
                  <wp:docPr id="6580572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8057256" name="Picture 1"/>
                          <pic:cNvPicPr/>
                        </pic:nvPicPr>
                        <pic:blipFill>
                          <a:blip r:embed="rId33">
                            <a:extLst>
                              <a:ext uri="{28A0092B-C50C-407E-A947-70E740481C1C}">
                                <a14:useLocalDpi xmlns:a14="http://schemas.microsoft.com/office/drawing/2010/main" val="0"/>
                              </a:ext>
                            </a:extLst>
                          </a:blip>
                          <a:stretch>
                            <a:fillRect/>
                          </a:stretch>
                        </pic:blipFill>
                        <pic:spPr>
                          <a:xfrm>
                            <a:off x="0" y="0"/>
                            <a:ext cx="3743019" cy="1045186"/>
                          </a:xfrm>
                          <a:prstGeom prst="rect">
                            <a:avLst/>
                          </a:prstGeom>
                          <a:ln>
                            <a:solidFill>
                              <a:schemeClr val="accent1"/>
                            </a:solidFill>
                          </a:ln>
                        </pic:spPr>
                      </pic:pic>
                    </a:graphicData>
                  </a:graphic>
                </wp:inline>
              </w:drawing>
            </w:r>
          </w:p>
          <w:p w14:paraId="26627A82" w14:textId="2D5ADC5C" w:rsidR="003C0152" w:rsidRDefault="003C0152" w:rsidP="00895E1D">
            <w:pPr>
              <w:pStyle w:val="IOP-CS-BodyText"/>
              <w:ind w:firstLine="0"/>
            </w:pPr>
            <w:r w:rsidRPr="003C0152">
              <w:drawing>
                <wp:inline distT="0" distB="0" distL="0" distR="0" wp14:anchorId="11C47989" wp14:editId="55FDA8CC">
                  <wp:extent cx="2910840" cy="1475202"/>
                  <wp:effectExtent l="19050" t="19050" r="22860" b="10795"/>
                  <wp:docPr id="19424285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428546" name=""/>
                          <pic:cNvPicPr/>
                        </pic:nvPicPr>
                        <pic:blipFill>
                          <a:blip r:embed="rId34"/>
                          <a:stretch>
                            <a:fillRect/>
                          </a:stretch>
                        </pic:blipFill>
                        <pic:spPr>
                          <a:xfrm>
                            <a:off x="0" y="0"/>
                            <a:ext cx="2918826" cy="1479249"/>
                          </a:xfrm>
                          <a:prstGeom prst="rect">
                            <a:avLst/>
                          </a:prstGeom>
                          <a:ln>
                            <a:solidFill>
                              <a:schemeClr val="accent1"/>
                            </a:solidFill>
                          </a:ln>
                        </pic:spPr>
                      </pic:pic>
                    </a:graphicData>
                  </a:graphic>
                </wp:inline>
              </w:drawing>
            </w:r>
          </w:p>
        </w:tc>
      </w:tr>
      <w:tr w:rsidR="003C0152" w:rsidRPr="004D40FB" w14:paraId="055AB724" w14:textId="77777777" w:rsidTr="00895E1D">
        <w:trPr>
          <w:trHeight w:val="68"/>
        </w:trPr>
        <w:tc>
          <w:tcPr>
            <w:tcW w:w="6066" w:type="dxa"/>
          </w:tcPr>
          <w:p w14:paraId="1DDEBF39" w14:textId="062C8228" w:rsidR="003C0152" w:rsidRPr="004D40FB" w:rsidRDefault="003C0152" w:rsidP="00895E1D">
            <w:pPr>
              <w:pStyle w:val="IOP-CS-CaptionText"/>
              <w:jc w:val="both"/>
            </w:pPr>
            <w:r>
              <w:rPr>
                <w:b/>
                <w:bCs/>
              </w:rPr>
              <w:t>Gambar</w:t>
            </w:r>
            <w:r w:rsidRPr="00203EA9">
              <w:rPr>
                <w:b/>
                <w:bCs/>
              </w:rPr>
              <w:t xml:space="preserve"> </w:t>
            </w:r>
            <w:r>
              <w:rPr>
                <w:b/>
                <w:bCs/>
              </w:rPr>
              <w:t>20</w:t>
            </w:r>
            <w:r w:rsidRPr="00203EA9">
              <w:rPr>
                <w:b/>
                <w:bCs/>
              </w:rPr>
              <w:t>.</w:t>
            </w:r>
            <w:r>
              <w:rPr>
                <w:b/>
                <w:bCs/>
              </w:rPr>
              <w:t xml:space="preserve"> </w:t>
            </w:r>
            <w:r>
              <w:t>Classification report.</w:t>
            </w:r>
          </w:p>
        </w:tc>
      </w:tr>
    </w:tbl>
    <w:p w14:paraId="0E85117B" w14:textId="37587529" w:rsidR="003C0152" w:rsidRDefault="003C0152" w:rsidP="00853BA9">
      <w:pPr>
        <w:pStyle w:val="IOP-CS-BodyText"/>
        <w:ind w:firstLine="720"/>
        <w:rPr>
          <w:b/>
          <w:bCs/>
          <w:i/>
          <w:iCs/>
        </w:rPr>
      </w:pPr>
    </w:p>
    <w:p w14:paraId="57936728" w14:textId="77777777" w:rsidR="003C0152" w:rsidRDefault="003C0152">
      <w:pPr>
        <w:rPr>
          <w:rFonts w:ascii="Cambria" w:hAnsi="Cambria"/>
          <w:b/>
          <w:bCs/>
          <w:i/>
          <w:iCs/>
        </w:rPr>
      </w:pPr>
      <w:r>
        <w:rPr>
          <w:b/>
          <w:bCs/>
          <w:i/>
          <w:iCs/>
        </w:rPr>
        <w:br w:type="page"/>
      </w:r>
    </w:p>
    <w:p w14:paraId="090367B7" w14:textId="77777777" w:rsidR="003C0152" w:rsidRDefault="003C0152" w:rsidP="003C0152">
      <w:pPr>
        <w:pStyle w:val="IOP-CS-BodyText"/>
        <w:ind w:firstLine="720"/>
        <w:rPr>
          <w:b/>
          <w:bCs/>
          <w:i/>
          <w:iCs/>
        </w:rPr>
      </w:pPr>
      <w:r>
        <w:rPr>
          <w:b/>
          <w:bCs/>
        </w:rPr>
        <w:lastRenderedPageBreak/>
        <w:t>1</w:t>
      </w:r>
      <w:r w:rsidRPr="00853BA9">
        <w:rPr>
          <w:b/>
          <w:bCs/>
        </w:rPr>
        <w:t>.</w:t>
      </w:r>
      <w:r>
        <w:rPr>
          <w:b/>
          <w:bCs/>
        </w:rPr>
        <w:t>20</w:t>
      </w:r>
      <w:r>
        <w:rPr>
          <w:b/>
          <w:bCs/>
          <w:i/>
          <w:iCs/>
        </w:rPr>
        <w:t xml:space="preserve"> Clasiffication report</w:t>
      </w:r>
    </w:p>
    <w:p w14:paraId="62AE8E54" w14:textId="77777777" w:rsidR="003C0152" w:rsidRPr="007B2757" w:rsidRDefault="003C0152" w:rsidP="003C0152">
      <w:pPr>
        <w:pStyle w:val="IOP-CS-BodyText"/>
        <w:ind w:firstLine="0"/>
        <w:rPr>
          <w:b/>
          <w:bCs/>
          <w:i/>
          <w:iCs/>
          <w:lang w:val="id-ID"/>
        </w:rPr>
      </w:pPr>
    </w:p>
    <w:tbl>
      <w:tblPr>
        <w:tblStyle w:val="TableGrid"/>
        <w:tblW w:w="0" w:type="auto"/>
        <w:tblInd w:w="8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56"/>
      </w:tblGrid>
      <w:tr w:rsidR="003C0152" w14:paraId="387E7383" w14:textId="77777777" w:rsidTr="00895E1D">
        <w:tc>
          <w:tcPr>
            <w:tcW w:w="6066" w:type="dxa"/>
          </w:tcPr>
          <w:p w14:paraId="5D9704DB" w14:textId="77777777" w:rsidR="003C0152" w:rsidRDefault="003C0152" w:rsidP="00895E1D">
            <w:pPr>
              <w:pStyle w:val="IOP-CS-BodyText"/>
              <w:ind w:firstLine="0"/>
            </w:pPr>
            <w:r w:rsidRPr="002A640A">
              <w:rPr>
                <w:noProof/>
              </w:rPr>
              <w:drawing>
                <wp:inline distT="0" distB="0" distL="0" distR="0" wp14:anchorId="2FB47120" wp14:editId="3864940B">
                  <wp:extent cx="3724913" cy="1040130"/>
                  <wp:effectExtent l="19050" t="19050" r="27940" b="26670"/>
                  <wp:docPr id="9652179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8057256" name="Picture 1"/>
                          <pic:cNvPicPr/>
                        </pic:nvPicPr>
                        <pic:blipFill>
                          <a:blip r:embed="rId33">
                            <a:extLst>
                              <a:ext uri="{28A0092B-C50C-407E-A947-70E740481C1C}">
                                <a14:useLocalDpi xmlns:a14="http://schemas.microsoft.com/office/drawing/2010/main" val="0"/>
                              </a:ext>
                            </a:extLst>
                          </a:blip>
                          <a:stretch>
                            <a:fillRect/>
                          </a:stretch>
                        </pic:blipFill>
                        <pic:spPr>
                          <a:xfrm>
                            <a:off x="0" y="0"/>
                            <a:ext cx="3743019" cy="1045186"/>
                          </a:xfrm>
                          <a:prstGeom prst="rect">
                            <a:avLst/>
                          </a:prstGeom>
                          <a:ln>
                            <a:solidFill>
                              <a:schemeClr val="accent1"/>
                            </a:solidFill>
                          </a:ln>
                        </pic:spPr>
                      </pic:pic>
                    </a:graphicData>
                  </a:graphic>
                </wp:inline>
              </w:drawing>
            </w:r>
          </w:p>
          <w:p w14:paraId="05A22552" w14:textId="77777777" w:rsidR="003C0152" w:rsidRDefault="003C0152" w:rsidP="00895E1D">
            <w:pPr>
              <w:pStyle w:val="IOP-CS-BodyText"/>
              <w:ind w:firstLine="0"/>
            </w:pPr>
            <w:r w:rsidRPr="003C0152">
              <w:drawing>
                <wp:inline distT="0" distB="0" distL="0" distR="0" wp14:anchorId="0590456A" wp14:editId="0AC397B4">
                  <wp:extent cx="2910840" cy="1475202"/>
                  <wp:effectExtent l="19050" t="19050" r="22860" b="10795"/>
                  <wp:docPr id="17258380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428546" name=""/>
                          <pic:cNvPicPr/>
                        </pic:nvPicPr>
                        <pic:blipFill>
                          <a:blip r:embed="rId34"/>
                          <a:stretch>
                            <a:fillRect/>
                          </a:stretch>
                        </pic:blipFill>
                        <pic:spPr>
                          <a:xfrm>
                            <a:off x="0" y="0"/>
                            <a:ext cx="2918826" cy="1479249"/>
                          </a:xfrm>
                          <a:prstGeom prst="rect">
                            <a:avLst/>
                          </a:prstGeom>
                          <a:ln>
                            <a:solidFill>
                              <a:schemeClr val="accent1"/>
                            </a:solidFill>
                          </a:ln>
                        </pic:spPr>
                      </pic:pic>
                    </a:graphicData>
                  </a:graphic>
                </wp:inline>
              </w:drawing>
            </w:r>
          </w:p>
        </w:tc>
      </w:tr>
      <w:tr w:rsidR="003C0152" w:rsidRPr="004D40FB" w14:paraId="487E489C" w14:textId="77777777" w:rsidTr="00895E1D">
        <w:trPr>
          <w:trHeight w:val="68"/>
        </w:trPr>
        <w:tc>
          <w:tcPr>
            <w:tcW w:w="6066" w:type="dxa"/>
          </w:tcPr>
          <w:p w14:paraId="66222F52" w14:textId="77777777" w:rsidR="003C0152" w:rsidRPr="004D40FB" w:rsidRDefault="003C0152" w:rsidP="00895E1D">
            <w:pPr>
              <w:pStyle w:val="IOP-CS-CaptionText"/>
              <w:jc w:val="both"/>
            </w:pPr>
            <w:r>
              <w:rPr>
                <w:b/>
                <w:bCs/>
              </w:rPr>
              <w:t>Gambar</w:t>
            </w:r>
            <w:r w:rsidRPr="00203EA9">
              <w:rPr>
                <w:b/>
                <w:bCs/>
              </w:rPr>
              <w:t xml:space="preserve"> </w:t>
            </w:r>
            <w:r>
              <w:rPr>
                <w:b/>
                <w:bCs/>
              </w:rPr>
              <w:t>20</w:t>
            </w:r>
            <w:r w:rsidRPr="00203EA9">
              <w:rPr>
                <w:b/>
                <w:bCs/>
              </w:rPr>
              <w:t>.</w:t>
            </w:r>
            <w:r>
              <w:rPr>
                <w:b/>
                <w:bCs/>
              </w:rPr>
              <w:t xml:space="preserve"> </w:t>
            </w:r>
            <w:r>
              <w:t>Classification report.</w:t>
            </w:r>
          </w:p>
        </w:tc>
      </w:tr>
    </w:tbl>
    <w:p w14:paraId="696CB2EF" w14:textId="77777777" w:rsidR="009002DA" w:rsidRDefault="009002DA" w:rsidP="00853BA9">
      <w:pPr>
        <w:pStyle w:val="IOP-CS-BodyText"/>
        <w:ind w:firstLine="720"/>
        <w:rPr>
          <w:b/>
          <w:bCs/>
          <w:i/>
          <w:iCs/>
        </w:rPr>
      </w:pPr>
    </w:p>
    <w:p w14:paraId="4CE94B63" w14:textId="5B219570" w:rsidR="003C0152" w:rsidRDefault="003C0152" w:rsidP="003C0152">
      <w:pPr>
        <w:pStyle w:val="IOP-CS-BodyText"/>
        <w:ind w:firstLine="720"/>
        <w:rPr>
          <w:b/>
          <w:bCs/>
          <w:i/>
          <w:iCs/>
        </w:rPr>
      </w:pPr>
      <w:r>
        <w:rPr>
          <w:b/>
          <w:bCs/>
        </w:rPr>
        <w:t>1</w:t>
      </w:r>
      <w:r w:rsidRPr="00853BA9">
        <w:rPr>
          <w:b/>
          <w:bCs/>
        </w:rPr>
        <w:t>.</w:t>
      </w:r>
      <w:r>
        <w:rPr>
          <w:b/>
          <w:bCs/>
        </w:rPr>
        <w:t>2</w:t>
      </w:r>
      <w:r>
        <w:rPr>
          <w:b/>
          <w:bCs/>
        </w:rPr>
        <w:t>1</w:t>
      </w:r>
      <w:r>
        <w:rPr>
          <w:b/>
          <w:bCs/>
          <w:i/>
          <w:iCs/>
        </w:rPr>
        <w:t xml:space="preserve"> </w:t>
      </w:r>
      <w:r>
        <w:rPr>
          <w:b/>
          <w:bCs/>
          <w:i/>
          <w:iCs/>
        </w:rPr>
        <w:t xml:space="preserve">Interpretasi model logistic regression </w:t>
      </w:r>
    </w:p>
    <w:p w14:paraId="2CFDF759" w14:textId="77777777" w:rsidR="003C0152" w:rsidRPr="007B2757" w:rsidRDefault="003C0152" w:rsidP="003C0152">
      <w:pPr>
        <w:pStyle w:val="IOP-CS-BodyText"/>
        <w:ind w:firstLine="0"/>
        <w:rPr>
          <w:b/>
          <w:bCs/>
          <w:i/>
          <w:iCs/>
          <w:lang w:val="id-ID"/>
        </w:rPr>
      </w:pPr>
    </w:p>
    <w:tbl>
      <w:tblPr>
        <w:tblStyle w:val="TableGrid"/>
        <w:tblW w:w="0" w:type="auto"/>
        <w:tblInd w:w="8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66"/>
      </w:tblGrid>
      <w:tr w:rsidR="003C0152" w14:paraId="0D798CBE" w14:textId="77777777" w:rsidTr="00895E1D">
        <w:tc>
          <w:tcPr>
            <w:tcW w:w="6066" w:type="dxa"/>
          </w:tcPr>
          <w:p w14:paraId="6F904A26" w14:textId="77777777" w:rsidR="003C0152" w:rsidRDefault="003C0152" w:rsidP="00895E1D">
            <w:pPr>
              <w:pStyle w:val="IOP-CS-BodyText"/>
              <w:ind w:firstLine="0"/>
            </w:pPr>
            <w:r w:rsidRPr="003C0152">
              <w:drawing>
                <wp:inline distT="0" distB="0" distL="0" distR="0" wp14:anchorId="5979C7AB" wp14:editId="515E497B">
                  <wp:extent cx="2114550" cy="1824886"/>
                  <wp:effectExtent l="19050" t="19050" r="19050" b="23495"/>
                  <wp:docPr id="11379080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7908006" name="Picture 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126509" cy="1835207"/>
                          </a:xfrm>
                          <a:prstGeom prst="rect">
                            <a:avLst/>
                          </a:prstGeom>
                          <a:ln>
                            <a:solidFill>
                              <a:schemeClr val="accent1"/>
                            </a:solidFill>
                          </a:ln>
                        </pic:spPr>
                      </pic:pic>
                    </a:graphicData>
                  </a:graphic>
                </wp:inline>
              </w:drawing>
            </w:r>
          </w:p>
        </w:tc>
      </w:tr>
      <w:tr w:rsidR="003C0152" w:rsidRPr="004D40FB" w14:paraId="5B64DCCA" w14:textId="77777777" w:rsidTr="00895E1D">
        <w:trPr>
          <w:trHeight w:val="68"/>
        </w:trPr>
        <w:tc>
          <w:tcPr>
            <w:tcW w:w="6066" w:type="dxa"/>
          </w:tcPr>
          <w:p w14:paraId="0B190F19" w14:textId="4B4969A0" w:rsidR="003C0152" w:rsidRPr="004D40FB" w:rsidRDefault="003C0152" w:rsidP="00895E1D">
            <w:pPr>
              <w:pStyle w:val="IOP-CS-CaptionText"/>
              <w:jc w:val="both"/>
            </w:pPr>
            <w:r>
              <w:rPr>
                <w:b/>
                <w:bCs/>
              </w:rPr>
              <w:t>Gambar</w:t>
            </w:r>
            <w:r w:rsidRPr="00203EA9">
              <w:rPr>
                <w:b/>
                <w:bCs/>
              </w:rPr>
              <w:t xml:space="preserve"> </w:t>
            </w:r>
            <w:r>
              <w:rPr>
                <w:b/>
                <w:bCs/>
              </w:rPr>
              <w:t>2</w:t>
            </w:r>
            <w:r>
              <w:rPr>
                <w:b/>
                <w:bCs/>
              </w:rPr>
              <w:t>1</w:t>
            </w:r>
            <w:r w:rsidRPr="00203EA9">
              <w:rPr>
                <w:b/>
                <w:bCs/>
              </w:rPr>
              <w:t>.</w:t>
            </w:r>
            <w:r>
              <w:rPr>
                <w:b/>
                <w:bCs/>
              </w:rPr>
              <w:t xml:space="preserve"> </w:t>
            </w:r>
            <w:r w:rsidRPr="003C0152">
              <w:t>Interpretasi model</w:t>
            </w:r>
            <w:r w:rsidRPr="003C0152">
              <w:t>.</w:t>
            </w:r>
          </w:p>
        </w:tc>
      </w:tr>
    </w:tbl>
    <w:p w14:paraId="09E8A2E3" w14:textId="77777777" w:rsidR="009002DA" w:rsidRDefault="009002DA" w:rsidP="00853BA9">
      <w:pPr>
        <w:pStyle w:val="IOP-CS-BodyText"/>
        <w:ind w:firstLine="720"/>
        <w:rPr>
          <w:b/>
          <w:bCs/>
          <w:i/>
          <w:iCs/>
        </w:rPr>
      </w:pPr>
    </w:p>
    <w:p w14:paraId="42DAB694" w14:textId="5B3A73C1" w:rsidR="003C0152" w:rsidRDefault="003C0152" w:rsidP="003C0152">
      <w:pPr>
        <w:pStyle w:val="IOP-CS-BodyText"/>
        <w:ind w:firstLine="720"/>
        <w:rPr>
          <w:b/>
          <w:bCs/>
          <w:i/>
          <w:iCs/>
        </w:rPr>
      </w:pPr>
      <w:r>
        <w:rPr>
          <w:b/>
          <w:bCs/>
        </w:rPr>
        <w:t>1</w:t>
      </w:r>
      <w:r w:rsidRPr="00853BA9">
        <w:rPr>
          <w:b/>
          <w:bCs/>
        </w:rPr>
        <w:t>.</w:t>
      </w:r>
      <w:r>
        <w:rPr>
          <w:b/>
          <w:bCs/>
        </w:rPr>
        <w:t>2</w:t>
      </w:r>
      <w:r w:rsidR="00EA0CF6">
        <w:rPr>
          <w:b/>
          <w:bCs/>
        </w:rPr>
        <w:t>2</w:t>
      </w:r>
      <w:r>
        <w:rPr>
          <w:b/>
          <w:bCs/>
          <w:i/>
          <w:iCs/>
        </w:rPr>
        <w:t xml:space="preserve"> </w:t>
      </w:r>
      <w:r>
        <w:rPr>
          <w:b/>
          <w:bCs/>
          <w:i/>
          <w:iCs/>
        </w:rPr>
        <w:t>Membuat data baru untuk menguji model</w:t>
      </w:r>
      <w:r>
        <w:rPr>
          <w:b/>
          <w:bCs/>
          <w:i/>
          <w:iCs/>
        </w:rPr>
        <w:t xml:space="preserve"> </w:t>
      </w:r>
    </w:p>
    <w:p w14:paraId="5B9B12DF" w14:textId="77777777" w:rsidR="003C0152" w:rsidRPr="007B2757" w:rsidRDefault="003C0152" w:rsidP="003C0152">
      <w:pPr>
        <w:pStyle w:val="IOP-CS-BodyText"/>
        <w:ind w:firstLine="0"/>
        <w:rPr>
          <w:b/>
          <w:bCs/>
          <w:i/>
          <w:iCs/>
          <w:lang w:val="id-ID"/>
        </w:rPr>
      </w:pPr>
    </w:p>
    <w:tbl>
      <w:tblPr>
        <w:tblStyle w:val="TableGrid"/>
        <w:tblW w:w="0" w:type="auto"/>
        <w:tblInd w:w="8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66"/>
      </w:tblGrid>
      <w:tr w:rsidR="003C0152" w14:paraId="324A19E9" w14:textId="77777777" w:rsidTr="00895E1D">
        <w:tc>
          <w:tcPr>
            <w:tcW w:w="6066" w:type="dxa"/>
          </w:tcPr>
          <w:p w14:paraId="672FDD4F" w14:textId="77777777" w:rsidR="003C0152" w:rsidRDefault="003C0152" w:rsidP="00895E1D">
            <w:pPr>
              <w:pStyle w:val="IOP-CS-BodyText"/>
              <w:ind w:firstLine="0"/>
            </w:pPr>
            <w:r w:rsidRPr="003C0152">
              <w:drawing>
                <wp:inline distT="0" distB="0" distL="0" distR="0" wp14:anchorId="521842E4" wp14:editId="0D214B9C">
                  <wp:extent cx="2717378" cy="1888219"/>
                  <wp:effectExtent l="19050" t="19050" r="26035" b="17145"/>
                  <wp:docPr id="7883182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318212" name="Picture 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717378" cy="1888219"/>
                          </a:xfrm>
                          <a:prstGeom prst="rect">
                            <a:avLst/>
                          </a:prstGeom>
                          <a:ln>
                            <a:solidFill>
                              <a:schemeClr val="accent1"/>
                            </a:solidFill>
                          </a:ln>
                        </pic:spPr>
                      </pic:pic>
                    </a:graphicData>
                  </a:graphic>
                </wp:inline>
              </w:drawing>
            </w:r>
          </w:p>
        </w:tc>
      </w:tr>
      <w:tr w:rsidR="003C0152" w:rsidRPr="004D40FB" w14:paraId="65ED0CFD" w14:textId="77777777" w:rsidTr="00895E1D">
        <w:trPr>
          <w:trHeight w:val="68"/>
        </w:trPr>
        <w:tc>
          <w:tcPr>
            <w:tcW w:w="6066" w:type="dxa"/>
          </w:tcPr>
          <w:p w14:paraId="5FD0BCEF" w14:textId="5F53C68E" w:rsidR="003C0152" w:rsidRPr="004D40FB" w:rsidRDefault="003C0152" w:rsidP="00895E1D">
            <w:pPr>
              <w:pStyle w:val="IOP-CS-CaptionText"/>
              <w:jc w:val="both"/>
            </w:pPr>
            <w:r>
              <w:rPr>
                <w:b/>
                <w:bCs/>
              </w:rPr>
              <w:t>Gambar</w:t>
            </w:r>
            <w:r w:rsidRPr="00203EA9">
              <w:rPr>
                <w:b/>
                <w:bCs/>
              </w:rPr>
              <w:t xml:space="preserve"> </w:t>
            </w:r>
            <w:r>
              <w:rPr>
                <w:b/>
                <w:bCs/>
              </w:rPr>
              <w:t>2</w:t>
            </w:r>
            <w:r w:rsidR="00EA0CF6">
              <w:rPr>
                <w:b/>
                <w:bCs/>
              </w:rPr>
              <w:t>2</w:t>
            </w:r>
            <w:r w:rsidRPr="00203EA9">
              <w:rPr>
                <w:b/>
                <w:bCs/>
              </w:rPr>
              <w:t>.</w:t>
            </w:r>
            <w:r>
              <w:rPr>
                <w:b/>
                <w:bCs/>
              </w:rPr>
              <w:t xml:space="preserve"> </w:t>
            </w:r>
            <w:r w:rsidR="00EA0CF6">
              <w:t>Membuat data baru</w:t>
            </w:r>
          </w:p>
        </w:tc>
      </w:tr>
    </w:tbl>
    <w:p w14:paraId="7683F692" w14:textId="5CF75742" w:rsidR="00DE5709" w:rsidRDefault="00DE5709" w:rsidP="00DE5709">
      <w:pPr>
        <w:pStyle w:val="IOP-CS-BodyText"/>
        <w:ind w:firstLine="0"/>
        <w:rPr>
          <w:b/>
          <w:bCs/>
          <w:i/>
          <w:iCs/>
        </w:rPr>
      </w:pPr>
      <w:r>
        <w:rPr>
          <w:b/>
          <w:bCs/>
          <w:i/>
          <w:iCs/>
        </w:rPr>
        <w:lastRenderedPageBreak/>
        <w:t xml:space="preserve">Link Github : </w:t>
      </w:r>
      <w:hyperlink r:id="rId37" w:history="1">
        <w:r w:rsidRPr="00D72DFD">
          <w:rPr>
            <w:rStyle w:val="Hyperlink"/>
            <w:b/>
            <w:bCs/>
            <w:i/>
            <w:iCs/>
          </w:rPr>
          <w:t>https://github.com/Shid2iq/Machine-Learning</w:t>
        </w:r>
      </w:hyperlink>
    </w:p>
    <w:p w14:paraId="54A6B54F" w14:textId="571BB4A6" w:rsidR="004B7F0C" w:rsidRDefault="00C23B8D" w:rsidP="00CF5879">
      <w:pPr>
        <w:pStyle w:val="IOP-CS-SectionHead"/>
      </w:pPr>
      <w:r>
        <w:t>Refere</w:t>
      </w:r>
      <w:r w:rsidR="00F72B1F">
        <w:t>nsi:</w:t>
      </w:r>
    </w:p>
    <w:p w14:paraId="4842A19C" w14:textId="6FFDC5B1" w:rsidR="002E45CA" w:rsidRPr="002E45CA" w:rsidRDefault="002E45CA" w:rsidP="002E45CA">
      <w:pPr>
        <w:widowControl w:val="0"/>
        <w:autoSpaceDE w:val="0"/>
        <w:autoSpaceDN w:val="0"/>
        <w:adjustRightInd w:val="0"/>
        <w:spacing w:after="0" w:line="240" w:lineRule="auto"/>
        <w:ind w:left="480" w:hanging="480"/>
        <w:rPr>
          <w:rFonts w:ascii="Cambria" w:hAnsi="Cambria" w:cs="Times New Roman"/>
          <w:noProof/>
          <w:sz w:val="18"/>
          <w:szCs w:val="24"/>
        </w:rPr>
      </w:pPr>
      <w:r>
        <w:fldChar w:fldCharType="begin" w:fldLock="1"/>
      </w:r>
      <w:r>
        <w:instrText xml:space="preserve">ADDIN Mendeley Bibliography CSL_BIBLIOGRAPHY </w:instrText>
      </w:r>
      <w:r>
        <w:fldChar w:fldCharType="separate"/>
      </w:r>
      <w:r w:rsidRPr="002E45CA">
        <w:rPr>
          <w:rFonts w:ascii="Cambria" w:hAnsi="Cambria" w:cs="Times New Roman"/>
          <w:noProof/>
          <w:sz w:val="18"/>
          <w:szCs w:val="24"/>
        </w:rPr>
        <w:t xml:space="preserve">Munir, S., Seminar, K. B., Sudradjat, Sukoco, H., &amp; Buono, A. (2022). The Use of Random Forest Regression for Estimating Leaf Nitrogen Content of Oil Palm Based on Sentinel 1-A Imagery. </w:t>
      </w:r>
      <w:r w:rsidRPr="002E45CA">
        <w:rPr>
          <w:rFonts w:ascii="Cambria" w:hAnsi="Cambria" w:cs="Times New Roman"/>
          <w:i/>
          <w:iCs/>
          <w:noProof/>
          <w:sz w:val="18"/>
          <w:szCs w:val="24"/>
        </w:rPr>
        <w:t>Information</w:t>
      </w:r>
      <w:r w:rsidRPr="002E45CA">
        <w:rPr>
          <w:rFonts w:ascii="Cambria" w:hAnsi="Cambria" w:cs="Times New Roman"/>
          <w:noProof/>
          <w:sz w:val="18"/>
          <w:szCs w:val="24"/>
        </w:rPr>
        <w:t xml:space="preserve">, </w:t>
      </w:r>
      <w:r w:rsidRPr="002E45CA">
        <w:rPr>
          <w:rFonts w:ascii="Cambria" w:hAnsi="Cambria" w:cs="Times New Roman"/>
          <w:i/>
          <w:iCs/>
          <w:noProof/>
          <w:sz w:val="18"/>
          <w:szCs w:val="24"/>
        </w:rPr>
        <w:t>14</w:t>
      </w:r>
      <w:r w:rsidRPr="002E45CA">
        <w:rPr>
          <w:rFonts w:ascii="Cambria" w:hAnsi="Cambria" w:cs="Times New Roman"/>
          <w:noProof/>
          <w:sz w:val="18"/>
          <w:szCs w:val="24"/>
        </w:rPr>
        <w:t>(1), 10. https://doi.org/10.3390/info14010010</w:t>
      </w:r>
    </w:p>
    <w:p w14:paraId="3F3EBD35" w14:textId="35E9904D" w:rsidR="002E45CA" w:rsidRPr="002E45CA" w:rsidRDefault="002E45CA" w:rsidP="002E45CA">
      <w:pPr>
        <w:widowControl w:val="0"/>
        <w:autoSpaceDE w:val="0"/>
        <w:autoSpaceDN w:val="0"/>
        <w:adjustRightInd w:val="0"/>
        <w:spacing w:after="0" w:line="240" w:lineRule="auto"/>
        <w:ind w:left="480" w:hanging="480"/>
        <w:rPr>
          <w:rFonts w:ascii="Cambria" w:hAnsi="Cambria"/>
          <w:noProof/>
          <w:sz w:val="18"/>
        </w:rPr>
      </w:pPr>
      <w:r w:rsidRPr="002E45CA">
        <w:rPr>
          <w:rFonts w:ascii="Cambria" w:hAnsi="Cambria" w:cs="Times New Roman"/>
          <w:noProof/>
          <w:sz w:val="18"/>
          <w:szCs w:val="24"/>
        </w:rPr>
        <w:t xml:space="preserve">Seminar, K. B., Imantho, H., Sudradjat, Yahya, S., Munir, S., Kaliana, I., Mei Haryadi, F., Noor Baroroh, A., Supriyanto, Handoyo, G. C., Kurnia Wijayanto, A., Ijang Wahyudin, C., Liyantono, Budiman, R., Bakir Pasaman, A., Rusiawan, D., &amp; Sulastri. (2024). PreciPalm: An Intelligent System for Calculating Macronutrient Status and Fertilizer Recommendations for Oil Palm on Mineral Soils Based on a Precision Agriculture Approach. </w:t>
      </w:r>
      <w:r w:rsidRPr="002E45CA">
        <w:rPr>
          <w:rFonts w:ascii="Cambria" w:hAnsi="Cambria" w:cs="Times New Roman"/>
          <w:i/>
          <w:iCs/>
          <w:noProof/>
          <w:sz w:val="18"/>
          <w:szCs w:val="24"/>
        </w:rPr>
        <w:t>Scientific World Journal</w:t>
      </w:r>
      <w:r w:rsidRPr="002E45CA">
        <w:rPr>
          <w:rFonts w:ascii="Cambria" w:hAnsi="Cambria" w:cs="Times New Roman"/>
          <w:noProof/>
          <w:sz w:val="18"/>
          <w:szCs w:val="24"/>
        </w:rPr>
        <w:t xml:space="preserve">, </w:t>
      </w:r>
      <w:r w:rsidRPr="002E45CA">
        <w:rPr>
          <w:rFonts w:ascii="Cambria" w:hAnsi="Cambria" w:cs="Times New Roman"/>
          <w:i/>
          <w:iCs/>
          <w:noProof/>
          <w:sz w:val="18"/>
          <w:szCs w:val="24"/>
        </w:rPr>
        <w:t>2024</w:t>
      </w:r>
      <w:r w:rsidRPr="002E45CA">
        <w:rPr>
          <w:rFonts w:ascii="Cambria" w:hAnsi="Cambria" w:cs="Times New Roman"/>
          <w:noProof/>
          <w:sz w:val="18"/>
          <w:szCs w:val="24"/>
        </w:rPr>
        <w:t>(1). https://doi.org/10.1155/2024/1788726</w:t>
      </w:r>
    </w:p>
    <w:p w14:paraId="4D536FB7" w14:textId="7165F891" w:rsidR="00507689" w:rsidRPr="00C23B8D" w:rsidRDefault="002E45CA" w:rsidP="00C23B8D">
      <w:pPr>
        <w:pStyle w:val="IOP-CS-ReferenceText"/>
      </w:pPr>
      <w:r>
        <w:fldChar w:fldCharType="end"/>
      </w:r>
      <w:r w:rsidR="00D81510">
        <w:t xml:space="preserve"> </w:t>
      </w:r>
    </w:p>
    <w:sectPr w:rsidR="00507689" w:rsidRPr="00C23B8D" w:rsidSect="00CB34FC">
      <w:pgSz w:w="11906" w:h="16838"/>
      <w:pgMar w:top="2268" w:right="1440" w:bottom="1531"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FCA66B9"/>
    <w:multiLevelType w:val="hybridMultilevel"/>
    <w:tmpl w:val="0336AC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1026052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46FE"/>
    <w:rsid w:val="00030688"/>
    <w:rsid w:val="00045185"/>
    <w:rsid w:val="00061A1F"/>
    <w:rsid w:val="00074515"/>
    <w:rsid w:val="000845DB"/>
    <w:rsid w:val="00090952"/>
    <w:rsid w:val="00097D6B"/>
    <w:rsid w:val="000A686A"/>
    <w:rsid w:val="000B2CE3"/>
    <w:rsid w:val="000D2B45"/>
    <w:rsid w:val="000E2EF5"/>
    <w:rsid w:val="000F2B4D"/>
    <w:rsid w:val="000F3204"/>
    <w:rsid w:val="000F5271"/>
    <w:rsid w:val="0011107A"/>
    <w:rsid w:val="0011132F"/>
    <w:rsid w:val="00145E91"/>
    <w:rsid w:val="001A2DA8"/>
    <w:rsid w:val="001A4ADF"/>
    <w:rsid w:val="001C0B6C"/>
    <w:rsid w:val="001C4025"/>
    <w:rsid w:val="001F1038"/>
    <w:rsid w:val="00203EA9"/>
    <w:rsid w:val="002057E0"/>
    <w:rsid w:val="00207B84"/>
    <w:rsid w:val="00215490"/>
    <w:rsid w:val="002164AD"/>
    <w:rsid w:val="00216EB7"/>
    <w:rsid w:val="0022201B"/>
    <w:rsid w:val="0023723A"/>
    <w:rsid w:val="00246E64"/>
    <w:rsid w:val="00260F64"/>
    <w:rsid w:val="00282A80"/>
    <w:rsid w:val="0028596A"/>
    <w:rsid w:val="002D0B1A"/>
    <w:rsid w:val="002D1705"/>
    <w:rsid w:val="002D43E3"/>
    <w:rsid w:val="002E119C"/>
    <w:rsid w:val="002E45CA"/>
    <w:rsid w:val="002E5544"/>
    <w:rsid w:val="003610B7"/>
    <w:rsid w:val="003647B5"/>
    <w:rsid w:val="00366CCE"/>
    <w:rsid w:val="003779CC"/>
    <w:rsid w:val="00380785"/>
    <w:rsid w:val="003823EB"/>
    <w:rsid w:val="00397DEF"/>
    <w:rsid w:val="003B0331"/>
    <w:rsid w:val="003C0152"/>
    <w:rsid w:val="003C7B9D"/>
    <w:rsid w:val="003E0897"/>
    <w:rsid w:val="003E11B0"/>
    <w:rsid w:val="003E153B"/>
    <w:rsid w:val="003E707E"/>
    <w:rsid w:val="00434CFA"/>
    <w:rsid w:val="004431CF"/>
    <w:rsid w:val="00450C7F"/>
    <w:rsid w:val="0046685F"/>
    <w:rsid w:val="00480D6D"/>
    <w:rsid w:val="00485675"/>
    <w:rsid w:val="004860AF"/>
    <w:rsid w:val="004A2048"/>
    <w:rsid w:val="004A7341"/>
    <w:rsid w:val="004B12DD"/>
    <w:rsid w:val="004B2068"/>
    <w:rsid w:val="004B7651"/>
    <w:rsid w:val="004B7F0C"/>
    <w:rsid w:val="004C276D"/>
    <w:rsid w:val="004D2D12"/>
    <w:rsid w:val="004D5A2D"/>
    <w:rsid w:val="004E065C"/>
    <w:rsid w:val="004E18C1"/>
    <w:rsid w:val="004F5443"/>
    <w:rsid w:val="004F764B"/>
    <w:rsid w:val="00507689"/>
    <w:rsid w:val="00510A4D"/>
    <w:rsid w:val="0053678D"/>
    <w:rsid w:val="005451D6"/>
    <w:rsid w:val="0055379B"/>
    <w:rsid w:val="0056508A"/>
    <w:rsid w:val="005756C0"/>
    <w:rsid w:val="00584FE5"/>
    <w:rsid w:val="0058710B"/>
    <w:rsid w:val="0059110E"/>
    <w:rsid w:val="00594B5D"/>
    <w:rsid w:val="005A1E35"/>
    <w:rsid w:val="005A3B36"/>
    <w:rsid w:val="005B27F5"/>
    <w:rsid w:val="005C75D8"/>
    <w:rsid w:val="005D2DA9"/>
    <w:rsid w:val="005D48B5"/>
    <w:rsid w:val="005D5130"/>
    <w:rsid w:val="005D53A8"/>
    <w:rsid w:val="005D6AE2"/>
    <w:rsid w:val="005E6843"/>
    <w:rsid w:val="0060651D"/>
    <w:rsid w:val="00613806"/>
    <w:rsid w:val="00616691"/>
    <w:rsid w:val="006246DF"/>
    <w:rsid w:val="00625342"/>
    <w:rsid w:val="00626EFA"/>
    <w:rsid w:val="0063332C"/>
    <w:rsid w:val="00646B36"/>
    <w:rsid w:val="00650807"/>
    <w:rsid w:val="00653066"/>
    <w:rsid w:val="00657F67"/>
    <w:rsid w:val="00665585"/>
    <w:rsid w:val="0066754C"/>
    <w:rsid w:val="00667E0F"/>
    <w:rsid w:val="00672C4B"/>
    <w:rsid w:val="00685572"/>
    <w:rsid w:val="00693D29"/>
    <w:rsid w:val="006B3D2B"/>
    <w:rsid w:val="006B63A5"/>
    <w:rsid w:val="006E4AFF"/>
    <w:rsid w:val="007045B5"/>
    <w:rsid w:val="00734E4D"/>
    <w:rsid w:val="00761682"/>
    <w:rsid w:val="00766D3E"/>
    <w:rsid w:val="00783DE2"/>
    <w:rsid w:val="007A09E1"/>
    <w:rsid w:val="007B2757"/>
    <w:rsid w:val="007B56C8"/>
    <w:rsid w:val="007C23FC"/>
    <w:rsid w:val="007D69D9"/>
    <w:rsid w:val="007E773B"/>
    <w:rsid w:val="007F52A8"/>
    <w:rsid w:val="008163F7"/>
    <w:rsid w:val="00823C51"/>
    <w:rsid w:val="00825615"/>
    <w:rsid w:val="00827BB0"/>
    <w:rsid w:val="008323AC"/>
    <w:rsid w:val="00834AD7"/>
    <w:rsid w:val="0084090D"/>
    <w:rsid w:val="00841070"/>
    <w:rsid w:val="008460F3"/>
    <w:rsid w:val="00847151"/>
    <w:rsid w:val="00853BA9"/>
    <w:rsid w:val="0085670B"/>
    <w:rsid w:val="00866277"/>
    <w:rsid w:val="00881E3E"/>
    <w:rsid w:val="00890A2C"/>
    <w:rsid w:val="008C7A1F"/>
    <w:rsid w:val="008D32F7"/>
    <w:rsid w:val="008E0B84"/>
    <w:rsid w:val="008E1FDE"/>
    <w:rsid w:val="008F1E83"/>
    <w:rsid w:val="008F61E7"/>
    <w:rsid w:val="009002DA"/>
    <w:rsid w:val="00901481"/>
    <w:rsid w:val="00923246"/>
    <w:rsid w:val="009371CA"/>
    <w:rsid w:val="00946414"/>
    <w:rsid w:val="00946713"/>
    <w:rsid w:val="009863B9"/>
    <w:rsid w:val="009B3D4D"/>
    <w:rsid w:val="009B5C9D"/>
    <w:rsid w:val="009B7F9A"/>
    <w:rsid w:val="009F10EF"/>
    <w:rsid w:val="00A05FF8"/>
    <w:rsid w:val="00A50C39"/>
    <w:rsid w:val="00A54F1A"/>
    <w:rsid w:val="00A662B6"/>
    <w:rsid w:val="00A73804"/>
    <w:rsid w:val="00A750F0"/>
    <w:rsid w:val="00A832AA"/>
    <w:rsid w:val="00A85F24"/>
    <w:rsid w:val="00A95704"/>
    <w:rsid w:val="00A96848"/>
    <w:rsid w:val="00AA582A"/>
    <w:rsid w:val="00AB28BA"/>
    <w:rsid w:val="00AD2BE4"/>
    <w:rsid w:val="00AD5404"/>
    <w:rsid w:val="00AD6409"/>
    <w:rsid w:val="00AD74B4"/>
    <w:rsid w:val="00AD7EA7"/>
    <w:rsid w:val="00AF089F"/>
    <w:rsid w:val="00AF0ABE"/>
    <w:rsid w:val="00AF7C63"/>
    <w:rsid w:val="00B37013"/>
    <w:rsid w:val="00B54424"/>
    <w:rsid w:val="00B71D8D"/>
    <w:rsid w:val="00B72131"/>
    <w:rsid w:val="00B914E5"/>
    <w:rsid w:val="00BD1559"/>
    <w:rsid w:val="00BF7225"/>
    <w:rsid w:val="00C11184"/>
    <w:rsid w:val="00C11E06"/>
    <w:rsid w:val="00C14DA0"/>
    <w:rsid w:val="00C15FCB"/>
    <w:rsid w:val="00C23B8D"/>
    <w:rsid w:val="00C40768"/>
    <w:rsid w:val="00C41098"/>
    <w:rsid w:val="00C454B8"/>
    <w:rsid w:val="00C4692C"/>
    <w:rsid w:val="00C505CE"/>
    <w:rsid w:val="00C51981"/>
    <w:rsid w:val="00C77059"/>
    <w:rsid w:val="00C86A8C"/>
    <w:rsid w:val="00C86CE2"/>
    <w:rsid w:val="00CA2BEC"/>
    <w:rsid w:val="00CA574D"/>
    <w:rsid w:val="00CB34FC"/>
    <w:rsid w:val="00CB7030"/>
    <w:rsid w:val="00CC6F42"/>
    <w:rsid w:val="00CD704C"/>
    <w:rsid w:val="00CE0629"/>
    <w:rsid w:val="00CF5879"/>
    <w:rsid w:val="00D0613A"/>
    <w:rsid w:val="00D15A33"/>
    <w:rsid w:val="00D1709E"/>
    <w:rsid w:val="00D222C3"/>
    <w:rsid w:val="00D23AA0"/>
    <w:rsid w:val="00D25E3D"/>
    <w:rsid w:val="00D4463B"/>
    <w:rsid w:val="00D7392A"/>
    <w:rsid w:val="00D741CB"/>
    <w:rsid w:val="00D81510"/>
    <w:rsid w:val="00D87167"/>
    <w:rsid w:val="00DA2190"/>
    <w:rsid w:val="00DA3FCB"/>
    <w:rsid w:val="00DE3F3B"/>
    <w:rsid w:val="00DE5709"/>
    <w:rsid w:val="00E1335B"/>
    <w:rsid w:val="00E13BB8"/>
    <w:rsid w:val="00E13E0E"/>
    <w:rsid w:val="00E3380C"/>
    <w:rsid w:val="00E708EE"/>
    <w:rsid w:val="00E7202A"/>
    <w:rsid w:val="00EA0CF6"/>
    <w:rsid w:val="00EF28FC"/>
    <w:rsid w:val="00EF46FE"/>
    <w:rsid w:val="00F20801"/>
    <w:rsid w:val="00F358F2"/>
    <w:rsid w:val="00F363F6"/>
    <w:rsid w:val="00F40D22"/>
    <w:rsid w:val="00F43CE1"/>
    <w:rsid w:val="00F4731B"/>
    <w:rsid w:val="00F72B1F"/>
    <w:rsid w:val="00F83A80"/>
    <w:rsid w:val="00F945C2"/>
    <w:rsid w:val="00FA56A2"/>
    <w:rsid w:val="00FD64C0"/>
    <w:rsid w:val="00FE110F"/>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A49C95"/>
  <w15:chartTrackingRefBased/>
  <w15:docId w15:val="{4479E423-A0CA-474F-8E42-2B2BE1E6F6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1" w:defUIPriority="99" w:defSemiHidden="0" w:defUnhideWhenUsed="0" w:defQFormat="0" w:count="376">
    <w:lsdException w:name="Normal" w:locked="0"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uiPriority="39"/>
    <w:lsdException w:name="toc 2" w:semiHidden="1" w:uiPriority="39"/>
    <w:lsdException w:name="toc 3" w:semiHidden="1" w:uiPriority="39"/>
    <w:lsdException w:name="toc 4" w:semiHidden="1" w:uiPriority="39"/>
    <w:lsdException w:name="toc 5" w:semiHidden="1" w:uiPriority="39"/>
    <w:lsdException w:name="toc 6" w:semiHidden="1" w:uiPriority="39"/>
    <w:lsdException w:name="toc 7" w:semiHidden="1" w:uiPriority="39"/>
    <w:lsdException w:name="toc 8" w:semiHidden="1" w:uiPriority="39"/>
    <w:lsdException w:name="toc 9" w:semiHidden="1" w:uiPriority="39"/>
    <w:lsdException w:name="Normal Indent" w:semiHidden="1"/>
    <w:lsdException w:name="footnote text" w:semiHidden="1"/>
    <w:lsdException w:name="annotation text" w:semiHidden="1"/>
    <w:lsdException w:name="header" w:semiHidden="1"/>
    <w:lsdException w:name="footer" w:semiHidden="1"/>
    <w:lsdException w:name="index heading" w:semiHidden="1"/>
    <w:lsdException w:name="caption" w:semiHidden="1" w:uiPriority="35" w:qFormat="1"/>
    <w:lsdException w:name="table of figures" w:semiHidden="1"/>
    <w:lsdException w:name="envelope address" w:semiHidden="1"/>
    <w:lsdException w:name="envelope return" w:semiHidden="1"/>
    <w:lsdException w:name="footnote reference" w:semiHidden="1"/>
    <w:lsdException w:name="annotation reference" w:semiHidden="1"/>
    <w:lsdException w:name="line number" w:semiHidden="1"/>
    <w:lsdException w:name="page number" w:semiHidden="1"/>
    <w:lsdException w:name="endnote reference" w:semiHidden="1"/>
    <w:lsdException w:name="endnote text" w:semiHidden="1"/>
    <w:lsdException w:name="table of authorities" w:semiHidden="1"/>
    <w:lsdException w:name="macro" w:semiHidden="1"/>
    <w:lsdException w:name="toa heading" w:semiHidden="1"/>
    <w:lsdException w:name="List" w:semiHidden="1"/>
    <w:lsdException w:name="List Bullet" w:semiHidden="1"/>
    <w:lsdException w:name="List Number" w:semiHidden="1"/>
    <w:lsdException w:name="List 2" w:semiHidden="1"/>
    <w:lsdException w:name="List 3" w:semiHidden="1"/>
    <w:lsdException w:name="List 4" w:semiHidden="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semiHidden="1" w:uiPriority="10"/>
    <w:lsdException w:name="Closing" w:semiHidden="1"/>
    <w:lsdException w:name="Signature" w:semiHidden="1"/>
    <w:lsdException w:name="Default Paragraph Font" w:locked="0" w:semiHidden="1" w:uiPriority="1" w:unhideWhenUsed="1"/>
    <w:lsdException w:name="Body Text" w:semiHidden="1"/>
    <w:lsdException w:name="Body Text Indent" w:semiHidden="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semiHidden="1" w:uiPriority="11"/>
    <w:lsdException w:name="Salutation" w:semiHidden="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semiHidden="1" w:unhideWhenUsed="1"/>
    <w:lsdException w:name="FollowedHyperlink" w:semiHidden="1"/>
    <w:lsdException w:name="Strong" w:semiHidden="1" w:uiPriority="22"/>
    <w:lsdException w:name="Emphasis" w:semiHidden="1" w:uiPriority="20"/>
    <w:lsdException w:name="Document Map" w:semiHidden="1"/>
    <w:lsdException w:name="Plain Text" w:semiHidden="1"/>
    <w:lsdException w:name="E-mail Signature" w:semiHidden="1"/>
    <w:lsdException w:name="HTML Top of Form" w:locked="0" w:semiHidden="1" w:unhideWhenUsed="1"/>
    <w:lsdException w:name="HTML Bottom of Form" w:locked="0" w:semiHidden="1" w:unhideWhenUsed="1"/>
    <w:lsdException w:name="Normal (Web)" w:semiHidden="1"/>
    <w:lsdException w:name="HTML Acronym" w:semiHidden="1"/>
    <w:lsdException w:name="HTML Address" w:semiHidden="1"/>
    <w:lsdException w:name="HTML Cite" w:semiHidden="1"/>
    <w:lsdException w:name="HTML Code" w:semiHidden="1"/>
    <w:lsdException w:name="HTML Definition" w:semiHidden="1"/>
    <w:lsdException w:name="HTML Keyboard" w:semiHidden="1"/>
    <w:lsdException w:name="HTML Preformatted" w:semiHidden="1"/>
    <w:lsdException w:name="HTML Sample" w:semiHidden="1"/>
    <w:lsdException w:name="HTML Typewriter" w:semiHidden="1"/>
    <w:lsdException w:name="HTML Variable" w:semiHidden="1"/>
    <w:lsdException w:name="Normal Table" w:locked="0" w:semiHidden="1" w:unhideWhenUsed="1"/>
    <w:lsdException w:name="annotation subject" w:semiHidden="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uiPriority="21"/>
    <w:lsdException w:name="Subtle Reference" w:semiHidden="1" w:uiPriority="31"/>
    <w:lsdException w:name="Intense Reference" w:uiPriority="32"/>
    <w:lsdException w:name="Book Title" w:semiHidden="1" w:uiPriority="33"/>
    <w:lsdException w:name="Bibliography" w:semiHidden="1" w:uiPriority="37"/>
    <w:lsdException w:name="TOC Heading" w:semiHidden="1"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lsdException w:name="Smart Hyperlink" w:semiHidden="1"/>
    <w:lsdException w:name="Hashtag" w:semiHidden="1"/>
    <w:lsdException w:name="Unresolved Mention" w:semiHidden="1" w:unhideWhenUsed="1"/>
    <w:lsdException w:name="Smart Link" w:semiHidden="1"/>
  </w:latentStyles>
  <w:style w:type="paragraph" w:default="1" w:styleId="Normal">
    <w:name w:val="Normal"/>
    <w:semiHidden/>
    <w:rsid w:val="00A96848"/>
  </w:style>
  <w:style w:type="paragraph" w:styleId="Heading1">
    <w:name w:val="heading 1"/>
    <w:basedOn w:val="Normal"/>
    <w:next w:val="Normal"/>
    <w:link w:val="Heading1Char"/>
    <w:uiPriority w:val="9"/>
    <w:semiHidden/>
    <w:locked/>
    <w:rsid w:val="00EF46F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locked/>
    <w:rsid w:val="00EF46F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qFormat/>
    <w:locked/>
    <w:rsid w:val="00EF46F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qFormat/>
    <w:locked/>
    <w:rsid w:val="00EF46F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qFormat/>
    <w:locked/>
    <w:rsid w:val="00EF46F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qFormat/>
    <w:locked/>
    <w:rsid w:val="00EF46F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qFormat/>
    <w:locked/>
    <w:rsid w:val="00EF46F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qFormat/>
    <w:locked/>
    <w:rsid w:val="00EF46F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qFormat/>
    <w:locked/>
    <w:rsid w:val="00EF46F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semiHidden/>
    <w:rsid w:val="00A9684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9684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9684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9684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9684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9684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9684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9684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96848"/>
    <w:rPr>
      <w:rFonts w:eastAsiaTheme="majorEastAsia" w:cstheme="majorBidi"/>
      <w:color w:val="272727" w:themeColor="text1" w:themeTint="D8"/>
    </w:rPr>
  </w:style>
  <w:style w:type="paragraph" w:customStyle="1" w:styleId="IOP-CS-TableText">
    <w:name w:val="IOP-CS-TableText"/>
    <w:basedOn w:val="IOP-CS-CaptionText"/>
    <w:link w:val="IOP-CS-TableTextChar"/>
    <w:qFormat/>
    <w:rsid w:val="00734E4D"/>
    <w:rPr>
      <w:sz w:val="16"/>
    </w:rPr>
  </w:style>
  <w:style w:type="character" w:customStyle="1" w:styleId="IOP-CS-TableTextChar">
    <w:name w:val="IOP-CS-TableText Char"/>
    <w:basedOn w:val="IOP-CS-CaptionTextChar"/>
    <w:link w:val="IOP-CS-TableText"/>
    <w:rsid w:val="00734E4D"/>
    <w:rPr>
      <w:rFonts w:ascii="Cambria" w:hAnsi="Cambria"/>
      <w:sz w:val="16"/>
    </w:rPr>
  </w:style>
  <w:style w:type="paragraph" w:customStyle="1" w:styleId="IOP-CS-ReferenceText">
    <w:name w:val="IOP-CS-ReferenceText"/>
    <w:link w:val="IOP-CS-ReferenceTextChar"/>
    <w:qFormat/>
    <w:rsid w:val="004B7F0C"/>
    <w:pPr>
      <w:spacing w:after="0"/>
    </w:pPr>
    <w:rPr>
      <w:rFonts w:ascii="Cambria" w:hAnsi="Cambria"/>
      <w:sz w:val="18"/>
    </w:rPr>
  </w:style>
  <w:style w:type="character" w:customStyle="1" w:styleId="IOP-CS-ReferenceTextChar">
    <w:name w:val="IOP-CS-ReferenceText Char"/>
    <w:basedOn w:val="DefaultParagraphFont"/>
    <w:link w:val="IOP-CS-ReferenceText"/>
    <w:rsid w:val="004B7F0C"/>
    <w:rPr>
      <w:rFonts w:ascii="Cambria" w:hAnsi="Cambria"/>
      <w:sz w:val="18"/>
    </w:rPr>
  </w:style>
  <w:style w:type="paragraph" w:styleId="Quote">
    <w:name w:val="Quote"/>
    <w:basedOn w:val="Normal"/>
    <w:next w:val="Normal"/>
    <w:link w:val="QuoteChar"/>
    <w:uiPriority w:val="29"/>
    <w:semiHidden/>
    <w:locked/>
    <w:rsid w:val="00EF46FE"/>
    <w:pPr>
      <w:spacing w:before="160"/>
      <w:jc w:val="center"/>
    </w:pPr>
    <w:rPr>
      <w:i/>
      <w:iCs/>
      <w:color w:val="404040" w:themeColor="text1" w:themeTint="BF"/>
    </w:rPr>
  </w:style>
  <w:style w:type="character" w:customStyle="1" w:styleId="QuoteChar">
    <w:name w:val="Quote Char"/>
    <w:basedOn w:val="DefaultParagraphFont"/>
    <w:link w:val="Quote"/>
    <w:uiPriority w:val="29"/>
    <w:semiHidden/>
    <w:rsid w:val="00A96848"/>
    <w:rPr>
      <w:i/>
      <w:iCs/>
      <w:color w:val="404040" w:themeColor="text1" w:themeTint="BF"/>
    </w:rPr>
  </w:style>
  <w:style w:type="paragraph" w:styleId="ListParagraph">
    <w:name w:val="List Paragraph"/>
    <w:basedOn w:val="Normal"/>
    <w:uiPriority w:val="34"/>
    <w:semiHidden/>
    <w:locked/>
    <w:rsid w:val="00EF46FE"/>
    <w:pPr>
      <w:ind w:left="720"/>
      <w:contextualSpacing/>
    </w:pPr>
  </w:style>
  <w:style w:type="character" w:styleId="IntenseEmphasis">
    <w:name w:val="Intense Emphasis"/>
    <w:basedOn w:val="DefaultParagraphFont"/>
    <w:uiPriority w:val="21"/>
    <w:semiHidden/>
    <w:locked/>
    <w:rsid w:val="00EF46FE"/>
    <w:rPr>
      <w:i/>
      <w:iCs/>
      <w:color w:val="0F4761" w:themeColor="accent1" w:themeShade="BF"/>
    </w:rPr>
  </w:style>
  <w:style w:type="paragraph" w:styleId="IntenseQuote">
    <w:name w:val="Intense Quote"/>
    <w:basedOn w:val="Normal"/>
    <w:next w:val="Normal"/>
    <w:link w:val="IntenseQuoteChar"/>
    <w:uiPriority w:val="30"/>
    <w:semiHidden/>
    <w:locked/>
    <w:rsid w:val="00EF46F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semiHidden/>
    <w:rsid w:val="00A96848"/>
    <w:rPr>
      <w:i/>
      <w:iCs/>
      <w:color w:val="0F4761" w:themeColor="accent1" w:themeShade="BF"/>
    </w:rPr>
  </w:style>
  <w:style w:type="character" w:styleId="IntenseReference">
    <w:name w:val="Intense Reference"/>
    <w:basedOn w:val="DefaultParagraphFont"/>
    <w:uiPriority w:val="32"/>
    <w:semiHidden/>
    <w:locked/>
    <w:rsid w:val="00EF46FE"/>
    <w:rPr>
      <w:b/>
      <w:bCs/>
      <w:smallCaps/>
      <w:color w:val="0F4761" w:themeColor="accent1" w:themeShade="BF"/>
      <w:spacing w:val="5"/>
    </w:rPr>
  </w:style>
  <w:style w:type="paragraph" w:customStyle="1" w:styleId="IOP-CS-Title">
    <w:name w:val="IOP-CS-Title"/>
    <w:basedOn w:val="Normal"/>
    <w:link w:val="IOP-CS-TitleChar"/>
    <w:qFormat/>
    <w:rsid w:val="000845DB"/>
    <w:pPr>
      <w:spacing w:after="480"/>
    </w:pPr>
    <w:rPr>
      <w:rFonts w:asciiTheme="minorBidi" w:hAnsiTheme="minorBidi"/>
      <w:b/>
      <w:sz w:val="36"/>
      <w:szCs w:val="36"/>
    </w:rPr>
  </w:style>
  <w:style w:type="character" w:customStyle="1" w:styleId="IOP-CS-TitleChar">
    <w:name w:val="IOP-CS-Title Char"/>
    <w:basedOn w:val="DefaultParagraphFont"/>
    <w:link w:val="IOP-CS-Title"/>
    <w:rsid w:val="000845DB"/>
    <w:rPr>
      <w:rFonts w:asciiTheme="minorBidi" w:hAnsiTheme="minorBidi"/>
      <w:b/>
      <w:sz w:val="36"/>
      <w:szCs w:val="36"/>
    </w:rPr>
  </w:style>
  <w:style w:type="paragraph" w:customStyle="1" w:styleId="IOP-CS-Author">
    <w:name w:val="IOP-CS-Author"/>
    <w:basedOn w:val="Normal"/>
    <w:link w:val="IOP-CS-AuthorChar"/>
    <w:qFormat/>
    <w:rsid w:val="00A662B6"/>
    <w:pPr>
      <w:spacing w:after="240"/>
      <w:ind w:left="1418"/>
    </w:pPr>
    <w:rPr>
      <w:rFonts w:ascii="Cambria" w:hAnsi="Cambria"/>
      <w:b/>
      <w:bCs/>
    </w:rPr>
  </w:style>
  <w:style w:type="character" w:customStyle="1" w:styleId="IOP-CS-AuthorChar">
    <w:name w:val="IOP-CS-Author Char"/>
    <w:basedOn w:val="DefaultParagraphFont"/>
    <w:link w:val="IOP-CS-Author"/>
    <w:rsid w:val="00A662B6"/>
    <w:rPr>
      <w:rFonts w:ascii="Cambria" w:hAnsi="Cambria"/>
      <w:b/>
      <w:bCs/>
    </w:rPr>
  </w:style>
  <w:style w:type="paragraph" w:customStyle="1" w:styleId="IOP-CS-Affiliation">
    <w:name w:val="IOP-CS-Affiliation"/>
    <w:basedOn w:val="Normal"/>
    <w:link w:val="IOP-CS-AffiliationChar"/>
    <w:qFormat/>
    <w:rsid w:val="000B2CE3"/>
    <w:pPr>
      <w:spacing w:after="0"/>
      <w:ind w:left="1418"/>
    </w:pPr>
    <w:rPr>
      <w:rFonts w:ascii="Cambria" w:hAnsi="Cambria"/>
      <w:sz w:val="20"/>
      <w:szCs w:val="20"/>
    </w:rPr>
  </w:style>
  <w:style w:type="character" w:customStyle="1" w:styleId="IOP-CS-AffiliationChar">
    <w:name w:val="IOP-CS-Affiliation Char"/>
    <w:basedOn w:val="DefaultParagraphFont"/>
    <w:link w:val="IOP-CS-Affiliation"/>
    <w:rsid w:val="000B2CE3"/>
    <w:rPr>
      <w:rFonts w:ascii="Cambria" w:hAnsi="Cambria"/>
      <w:sz w:val="20"/>
      <w:szCs w:val="20"/>
    </w:rPr>
  </w:style>
  <w:style w:type="character" w:styleId="Hyperlink">
    <w:name w:val="Hyperlink"/>
    <w:basedOn w:val="DefaultParagraphFont"/>
    <w:uiPriority w:val="99"/>
    <w:semiHidden/>
    <w:locked/>
    <w:rsid w:val="005D53A8"/>
    <w:rPr>
      <w:color w:val="467886" w:themeColor="hyperlink"/>
      <w:u w:val="single"/>
    </w:rPr>
  </w:style>
  <w:style w:type="character" w:styleId="UnresolvedMention">
    <w:name w:val="Unresolved Mention"/>
    <w:basedOn w:val="DefaultParagraphFont"/>
    <w:uiPriority w:val="99"/>
    <w:semiHidden/>
    <w:locked/>
    <w:rsid w:val="005D53A8"/>
    <w:rPr>
      <w:color w:val="605E5C"/>
      <w:shd w:val="clear" w:color="auto" w:fill="E1DFDD"/>
    </w:rPr>
  </w:style>
  <w:style w:type="paragraph" w:customStyle="1" w:styleId="IOP-CS-Abstract">
    <w:name w:val="IOP-CS-Abstract"/>
    <w:basedOn w:val="IOP-CS-Affiliation"/>
    <w:link w:val="IOP-CS-AbstractChar"/>
    <w:qFormat/>
    <w:rsid w:val="00480D6D"/>
    <w:pPr>
      <w:spacing w:after="360"/>
      <w:jc w:val="both"/>
    </w:pPr>
    <w:rPr>
      <w:sz w:val="22"/>
      <w:szCs w:val="22"/>
    </w:rPr>
  </w:style>
  <w:style w:type="character" w:customStyle="1" w:styleId="IOP-CS-AbstractChar">
    <w:name w:val="IOP-CS-Abstract Char"/>
    <w:basedOn w:val="IOP-CS-AffiliationChar"/>
    <w:link w:val="IOP-CS-Abstract"/>
    <w:rsid w:val="00480D6D"/>
    <w:rPr>
      <w:rFonts w:ascii="Cambria" w:hAnsi="Cambria"/>
      <w:sz w:val="20"/>
      <w:szCs w:val="20"/>
    </w:rPr>
  </w:style>
  <w:style w:type="paragraph" w:customStyle="1" w:styleId="IOP-CS-SectionHead">
    <w:name w:val="IOP-CS-SectionHead"/>
    <w:next w:val="IOP-CS-BodyNoIndent"/>
    <w:link w:val="IOP-CS-SectionHeadChar"/>
    <w:qFormat/>
    <w:rsid w:val="005C75D8"/>
    <w:pPr>
      <w:spacing w:before="360" w:after="120"/>
    </w:pPr>
    <w:rPr>
      <w:rFonts w:ascii="Cambria" w:hAnsi="Cambria"/>
      <w:b/>
      <w:bCs/>
    </w:rPr>
  </w:style>
  <w:style w:type="character" w:customStyle="1" w:styleId="IOP-CS-SectionHeadChar">
    <w:name w:val="IOP-CS-SectionHead Char"/>
    <w:basedOn w:val="IOP-CS-AffiliationChar"/>
    <w:link w:val="IOP-CS-SectionHead"/>
    <w:rsid w:val="005C75D8"/>
    <w:rPr>
      <w:rFonts w:ascii="Cambria" w:hAnsi="Cambria"/>
      <w:b/>
      <w:bCs/>
      <w:sz w:val="20"/>
      <w:szCs w:val="20"/>
    </w:rPr>
  </w:style>
  <w:style w:type="paragraph" w:customStyle="1" w:styleId="IOP-CS-BodyText">
    <w:name w:val="IOP-CS-BodyText"/>
    <w:link w:val="IOP-CS-BodyTextChar"/>
    <w:qFormat/>
    <w:rsid w:val="00480D6D"/>
    <w:pPr>
      <w:spacing w:after="0"/>
      <w:ind w:firstLine="425"/>
      <w:jc w:val="both"/>
    </w:pPr>
    <w:rPr>
      <w:rFonts w:ascii="Cambria" w:hAnsi="Cambria"/>
    </w:rPr>
  </w:style>
  <w:style w:type="character" w:customStyle="1" w:styleId="IOP-CS-BodyTextChar">
    <w:name w:val="IOP-CS-BodyText Char"/>
    <w:basedOn w:val="IOP-CS-AffiliationChar"/>
    <w:link w:val="IOP-CS-BodyText"/>
    <w:rsid w:val="00480D6D"/>
    <w:rPr>
      <w:rFonts w:ascii="Cambria" w:hAnsi="Cambria"/>
      <w:sz w:val="20"/>
      <w:szCs w:val="20"/>
    </w:rPr>
  </w:style>
  <w:style w:type="paragraph" w:customStyle="1" w:styleId="IOP-CS-SubsectionHeading">
    <w:name w:val="IOP-CS-SubsectionHeading"/>
    <w:next w:val="IOP-CS-BodyNoIndent"/>
    <w:link w:val="IOP-CS-SubsectionHeadingChar"/>
    <w:qFormat/>
    <w:rsid w:val="00AD74B4"/>
    <w:pPr>
      <w:spacing w:before="160" w:after="0"/>
    </w:pPr>
    <w:rPr>
      <w:rFonts w:ascii="Cambria" w:hAnsi="Cambria"/>
      <w:i/>
      <w:iCs/>
    </w:rPr>
  </w:style>
  <w:style w:type="character" w:customStyle="1" w:styleId="IOP-CS-SubsectionHeadingChar">
    <w:name w:val="IOP-CS-SubsectionHeading Char"/>
    <w:basedOn w:val="IOP-CS-BodyTextChar"/>
    <w:link w:val="IOP-CS-SubsectionHeading"/>
    <w:rsid w:val="00AD74B4"/>
    <w:rPr>
      <w:rFonts w:ascii="Cambria" w:hAnsi="Cambria"/>
      <w:i/>
      <w:iCs/>
      <w:sz w:val="20"/>
      <w:szCs w:val="20"/>
    </w:rPr>
  </w:style>
  <w:style w:type="paragraph" w:customStyle="1" w:styleId="IOP-CS-BodyNoIndent">
    <w:name w:val="IOP-CS-BodyNoIndent"/>
    <w:basedOn w:val="IOP-CS-BodyText"/>
    <w:next w:val="IOP-CS-BodyText"/>
    <w:link w:val="IOP-CS-BodyNoIndentChar"/>
    <w:qFormat/>
    <w:rsid w:val="00480D6D"/>
    <w:pPr>
      <w:ind w:firstLine="0"/>
    </w:pPr>
  </w:style>
  <w:style w:type="character" w:customStyle="1" w:styleId="IOP-CS-BodyNoIndentChar">
    <w:name w:val="IOP-CS-BodyNoIndent Char"/>
    <w:basedOn w:val="IOP-CS-BodyTextChar"/>
    <w:link w:val="IOP-CS-BodyNoIndent"/>
    <w:rsid w:val="00480D6D"/>
    <w:rPr>
      <w:rFonts w:ascii="Cambria" w:hAnsi="Cambria"/>
      <w:sz w:val="20"/>
      <w:szCs w:val="20"/>
    </w:rPr>
  </w:style>
  <w:style w:type="paragraph" w:customStyle="1" w:styleId="IOP-CS-CaptionText">
    <w:name w:val="IOP-CS-CaptionText"/>
    <w:link w:val="IOP-CS-CaptionTextChar"/>
    <w:qFormat/>
    <w:rsid w:val="004860AF"/>
    <w:rPr>
      <w:rFonts w:ascii="Cambria" w:hAnsi="Cambria"/>
      <w:sz w:val="20"/>
    </w:rPr>
  </w:style>
  <w:style w:type="character" w:customStyle="1" w:styleId="IOP-CS-CaptionTextChar">
    <w:name w:val="IOP-CS-CaptionText Char"/>
    <w:basedOn w:val="DefaultParagraphFont"/>
    <w:link w:val="IOP-CS-CaptionText"/>
    <w:rsid w:val="004860AF"/>
    <w:rPr>
      <w:rFonts w:ascii="Cambria" w:hAnsi="Cambria"/>
      <w:sz w:val="20"/>
    </w:rPr>
  </w:style>
  <w:style w:type="table" w:styleId="TableGrid">
    <w:name w:val="Table Grid"/>
    <w:basedOn w:val="TableNormal"/>
    <w:uiPriority w:val="59"/>
    <w:locked/>
    <w:rsid w:val="00BF7225"/>
    <w:pPr>
      <w:spacing w:after="0" w:line="240" w:lineRule="auto"/>
    </w:pPr>
    <w:rPr>
      <w:rFonts w:ascii="Arial" w:eastAsia="Times New Roman" w:hAnsi="Arial" w:cs="Arial"/>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OP-CS-TableFootnote">
    <w:name w:val="IOP-CS-TableFootnote"/>
    <w:basedOn w:val="Normal"/>
    <w:link w:val="IOP-CS-TableFootnoteChar"/>
    <w:qFormat/>
    <w:rsid w:val="006246DF"/>
    <w:pPr>
      <w:spacing w:after="200" w:line="276" w:lineRule="auto"/>
    </w:pPr>
    <w:rPr>
      <w:rFonts w:ascii="Cambria" w:eastAsia="Times New Roman" w:hAnsi="Cambria" w:cs="Arial"/>
      <w:kern w:val="0"/>
      <w:sz w:val="18"/>
      <w:szCs w:val="16"/>
      <w14:ligatures w14:val="none"/>
    </w:rPr>
  </w:style>
  <w:style w:type="character" w:customStyle="1" w:styleId="IOP-CS-TableFootnoteChar">
    <w:name w:val="IOP-CS-TableFootnote Char"/>
    <w:basedOn w:val="DefaultParagraphFont"/>
    <w:link w:val="IOP-CS-TableFootnote"/>
    <w:rsid w:val="006246DF"/>
    <w:rPr>
      <w:rFonts w:ascii="Cambria" w:eastAsia="Times New Roman" w:hAnsi="Cambria" w:cs="Arial"/>
      <w:kern w:val="0"/>
      <w:sz w:val="18"/>
      <w:szCs w:val="16"/>
      <w14:ligatures w14:val="none"/>
    </w:rPr>
  </w:style>
  <w:style w:type="paragraph" w:customStyle="1" w:styleId="IOP-CS-TableLeftColumn">
    <w:name w:val="IOP-CS-TableLeftColumn"/>
    <w:basedOn w:val="Normal"/>
    <w:link w:val="IOP-CS-TableLeftColumnChar"/>
    <w:qFormat/>
    <w:rsid w:val="006246DF"/>
    <w:pPr>
      <w:spacing w:after="0" w:line="240" w:lineRule="auto"/>
    </w:pPr>
    <w:rPr>
      <w:rFonts w:ascii="Cambria" w:eastAsia="Times New Roman" w:hAnsi="Cambria" w:cs="Arial"/>
      <w:kern w:val="0"/>
      <w:sz w:val="20"/>
      <w:szCs w:val="20"/>
      <w14:ligatures w14:val="none"/>
    </w:rPr>
  </w:style>
  <w:style w:type="paragraph" w:customStyle="1" w:styleId="IOP-CS-TableContent">
    <w:name w:val="IOP-CS-TableContent"/>
    <w:basedOn w:val="Normal"/>
    <w:link w:val="IOP-CS-TableContentChar"/>
    <w:qFormat/>
    <w:rsid w:val="006246DF"/>
    <w:pPr>
      <w:spacing w:after="0" w:line="240" w:lineRule="auto"/>
      <w:jc w:val="center"/>
    </w:pPr>
    <w:rPr>
      <w:rFonts w:ascii="Cambria" w:eastAsia="Times New Roman" w:hAnsi="Cambria" w:cs="Arial"/>
      <w:kern w:val="0"/>
      <w:sz w:val="20"/>
      <w:szCs w:val="20"/>
      <w14:ligatures w14:val="none"/>
    </w:rPr>
  </w:style>
  <w:style w:type="character" w:customStyle="1" w:styleId="IOP-CS-TableLeftColumnChar">
    <w:name w:val="IOP-CS-TableLeftColumn Char"/>
    <w:basedOn w:val="DefaultParagraphFont"/>
    <w:link w:val="IOP-CS-TableLeftColumn"/>
    <w:rsid w:val="006246DF"/>
    <w:rPr>
      <w:rFonts w:ascii="Cambria" w:eastAsia="Times New Roman" w:hAnsi="Cambria" w:cs="Arial"/>
      <w:kern w:val="0"/>
      <w:sz w:val="20"/>
      <w:szCs w:val="20"/>
      <w14:ligatures w14:val="none"/>
    </w:rPr>
  </w:style>
  <w:style w:type="character" w:customStyle="1" w:styleId="IOP-CS-TableContentChar">
    <w:name w:val="IOP-CS-TableContent Char"/>
    <w:basedOn w:val="DefaultParagraphFont"/>
    <w:link w:val="IOP-CS-TableContent"/>
    <w:rsid w:val="006246DF"/>
    <w:rPr>
      <w:rFonts w:ascii="Cambria" w:eastAsia="Times New Roman" w:hAnsi="Cambria" w:cs="Arial"/>
      <w:kern w:val="0"/>
      <w:sz w:val="20"/>
      <w:szCs w:val="20"/>
      <w14:ligatures w14:val="none"/>
    </w:rPr>
  </w:style>
  <w:style w:type="character" w:customStyle="1" w:styleId="hwtze">
    <w:name w:val="hwtze"/>
    <w:basedOn w:val="DefaultParagraphFont"/>
    <w:rsid w:val="003779CC"/>
  </w:style>
  <w:style w:type="character" w:customStyle="1" w:styleId="rynqvb">
    <w:name w:val="rynqvb"/>
    <w:basedOn w:val="DefaultParagraphFont"/>
    <w:rsid w:val="003779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0431320">
      <w:bodyDiv w:val="1"/>
      <w:marLeft w:val="0"/>
      <w:marRight w:val="0"/>
      <w:marTop w:val="0"/>
      <w:marBottom w:val="0"/>
      <w:divBdr>
        <w:top w:val="none" w:sz="0" w:space="0" w:color="auto"/>
        <w:left w:val="none" w:sz="0" w:space="0" w:color="auto"/>
        <w:bottom w:val="none" w:sz="0" w:space="0" w:color="auto"/>
        <w:right w:val="none" w:sz="0" w:space="0" w:color="auto"/>
      </w:divBdr>
      <w:divsChild>
        <w:div w:id="188150403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theme" Target="theme/theme1.xml"/><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hyperlink" Target="https://github.com/Shid2iq/Machine-Learning" TargetMode="External"/><Relationship Id="rId5" Type="http://schemas.openxmlformats.org/officeDocument/2006/relationships/numbering" Target="numbering.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customXml" Target="../customXml/item4.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2184C1F9DAC6447BDEA3721DE969FCB" ma:contentTypeVersion="18" ma:contentTypeDescription="Create a new document." ma:contentTypeScope="" ma:versionID="793b80367c14023430c193f947ce3f0e">
  <xsd:schema xmlns:xsd="http://www.w3.org/2001/XMLSchema" xmlns:xs="http://www.w3.org/2001/XMLSchema" xmlns:p="http://schemas.microsoft.com/office/2006/metadata/properties" xmlns:ns2="0d0ca077-4a5a-44b3-8225-e973392463e8" xmlns:ns3="cd0cb0cd-f387-4546-b6ee-941c869211de" targetNamespace="http://schemas.microsoft.com/office/2006/metadata/properties" ma:root="true" ma:fieldsID="304ec480d0c6d264986323110b7a94b1" ns2:_="" ns3:_="">
    <xsd:import namespace="0d0ca077-4a5a-44b3-8225-e973392463e8"/>
    <xsd:import namespace="cd0cb0cd-f387-4546-b6ee-941c869211de"/>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Location" minOccurs="0"/>
                <xsd:element ref="ns2:MediaServiceAutoKeyPoints" minOccurs="0"/>
                <xsd:element ref="ns2:MediaServiceKeyPoints" minOccurs="0"/>
                <xsd:element ref="ns3:SharedWithUsers" minOccurs="0"/>
                <xsd:element ref="ns3:SharedWithDetails" minOccurs="0"/>
                <xsd:element ref="ns2:MediaLengthInSeconds" minOccurs="0"/>
                <xsd:element ref="ns2:lcf76f155ced4ddcb4097134ff3c332f" minOccurs="0"/>
                <xsd:element ref="ns3:TaxCatchAll"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d0ca077-4a5a-44b3-8225-e973392463e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9bac101e-57d3-4c9a-80e2-242aca2484e5"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cd0cb0cd-f387-4546-b6ee-941c869211de"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8e5b8886-a63d-4c83-afab-b7ecbcac4760}" ma:internalName="TaxCatchAll" ma:showField="CatchAllData" ma:web="cd0cb0cd-f387-4546-b6ee-941c869211de">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0d0ca077-4a5a-44b3-8225-e973392463e8">
      <Terms xmlns="http://schemas.microsoft.com/office/infopath/2007/PartnerControls"/>
    </lcf76f155ced4ddcb4097134ff3c332f>
    <TaxCatchAll xmlns="cd0cb0cd-f387-4546-b6ee-941c869211de" xsi:nil="true"/>
    <MediaLengthInSeconds xmlns="0d0ca077-4a5a-44b3-8225-e973392463e8" xsi:nil="true"/>
    <SharedWithUsers xmlns="cd0cb0cd-f387-4546-b6ee-941c869211de">
      <UserInfo>
        <DisplayName>Chris Ingle</DisplayName>
        <AccountId>15</AccountId>
        <AccountType/>
      </UserInfo>
      <UserInfo>
        <DisplayName>Rosalind Barrett</DisplayName>
        <AccountId>41</AccountId>
        <AccountType/>
      </UserInfo>
      <UserInfo>
        <DisplayName>Caroline Fitzgerald</DisplayName>
        <AccountId>25</AccountId>
        <AccountType/>
      </UserInfo>
    </SharedWithUser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8A8F9A-2B86-4366-B5C0-20C41A4411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d0ca077-4a5a-44b3-8225-e973392463e8"/>
    <ds:schemaRef ds:uri="cd0cb0cd-f387-4546-b6ee-941c869211d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6C064DB-E98E-412C-AF48-DFED7351B3B6}">
  <ds:schemaRefs>
    <ds:schemaRef ds:uri="http://schemas.microsoft.com/office/2006/metadata/properties"/>
    <ds:schemaRef ds:uri="http://schemas.microsoft.com/office/infopath/2007/PartnerControls"/>
    <ds:schemaRef ds:uri="0d0ca077-4a5a-44b3-8225-e973392463e8"/>
    <ds:schemaRef ds:uri="cd0cb0cd-f387-4546-b6ee-941c869211de"/>
  </ds:schemaRefs>
</ds:datastoreItem>
</file>

<file path=customXml/itemProps3.xml><?xml version="1.0" encoding="utf-8"?>
<ds:datastoreItem xmlns:ds="http://schemas.openxmlformats.org/officeDocument/2006/customXml" ds:itemID="{83A6A22A-9C14-46B9-AD3D-D6F73AC43EE6}">
  <ds:schemaRefs>
    <ds:schemaRef ds:uri="http://schemas.microsoft.com/sharepoint/v3/contenttype/forms"/>
  </ds:schemaRefs>
</ds:datastoreItem>
</file>

<file path=customXml/itemProps4.xml><?xml version="1.0" encoding="utf-8"?>
<ds:datastoreItem xmlns:ds="http://schemas.openxmlformats.org/officeDocument/2006/customXml" ds:itemID="{23BE1332-FFED-42EF-9329-B2D14A929D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55</TotalTime>
  <Pages>10</Pages>
  <Words>931</Words>
  <Characters>5313</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OP Publishing</dc:creator>
  <cp:keywords/>
  <dc:description/>
  <cp:lastModifiedBy>Muhammad Shiddiq</cp:lastModifiedBy>
  <cp:revision>9</cp:revision>
  <dcterms:created xsi:type="dcterms:W3CDTF">2025-10-01T15:10:00Z</dcterms:created>
  <dcterms:modified xsi:type="dcterms:W3CDTF">2025-10-17T05:48:00Z</dcterms:modified>
  <cp:category/>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2184C1F9DAC6447BDEA3721DE969FCB</vt:lpwstr>
  </property>
  <property fmtid="{D5CDD505-2E9C-101B-9397-08002B2CF9AE}" pid="3" name="MediaServiceImageTags">
    <vt:lpwstr/>
  </property>
  <property fmtid="{D5CDD505-2E9C-101B-9397-08002B2CF9AE}" pid="4" name="_SourceUrl">
    <vt:lpwstr/>
  </property>
  <property fmtid="{D5CDD505-2E9C-101B-9397-08002B2CF9AE}" pid="5" name="_SharedFileIndex">
    <vt:lpwstr/>
  </property>
  <property fmtid="{D5CDD505-2E9C-101B-9397-08002B2CF9AE}" pid="6" name="ComplianceAssetId">
    <vt:lpwstr/>
  </property>
  <property fmtid="{D5CDD505-2E9C-101B-9397-08002B2CF9AE}" pid="7" name="_ExtendedDescription">
    <vt:lpwstr/>
  </property>
  <property fmtid="{D5CDD505-2E9C-101B-9397-08002B2CF9AE}" pid="8" name="_activity">
    <vt:lpwstr>{"FileActivityType":"9","FileActivityTimeStamp":"2024-02-09T10:33:50.630Z","FileActivityUsersOnPage":[{"DisplayName":"Chris Ingle","Id":"chris.ingle@ioppublishing.org"},{"DisplayName":"Rosalind Barrett","Id":"rosalind.barrett@ioppublishing.org"},{"DisplayName":"Caroline Fitzgerald","Id":"caroline.fitzgerald@ioppublishing.org"},{"DisplayName":"Chris Ingle","Id":"chris.ingle@ioppublishing.org"}],"FileActivityNavigationId":null}</vt:lpwstr>
  </property>
  <property fmtid="{D5CDD505-2E9C-101B-9397-08002B2CF9AE}" pid="9" name="TriggerFlowInfo">
    <vt:lpwstr/>
  </property>
  <property fmtid="{D5CDD505-2E9C-101B-9397-08002B2CF9AE}" pid="10" name="Mendeley Recent Style Id 0_1">
    <vt:lpwstr>http://www.zotero.org/styles/apa</vt:lpwstr>
  </property>
  <property fmtid="{D5CDD505-2E9C-101B-9397-08002B2CF9AE}" pid="11" name="Mendeley Recent Style Name 0_1">
    <vt:lpwstr>American Psychological Association 7th edition</vt:lpwstr>
  </property>
  <property fmtid="{D5CDD505-2E9C-101B-9397-08002B2CF9AE}" pid="12" name="Mendeley Recent Style Id 1_1">
    <vt:lpwstr>http://www.zotero.org/styles/american-sociological-association</vt:lpwstr>
  </property>
  <property fmtid="{D5CDD505-2E9C-101B-9397-08002B2CF9AE}" pid="13" name="Mendeley Recent Style Name 1_1">
    <vt:lpwstr>American Sociological Association 6th/7th edition</vt:lpwstr>
  </property>
  <property fmtid="{D5CDD505-2E9C-101B-9397-08002B2CF9AE}" pid="14" name="Mendeley Recent Style Id 2_1">
    <vt:lpwstr>http://www.zotero.org/styles/chicago-author-date</vt:lpwstr>
  </property>
  <property fmtid="{D5CDD505-2E9C-101B-9397-08002B2CF9AE}" pid="15" name="Mendeley Recent Style Name 2_1">
    <vt:lpwstr>Chicago Manual of Style 17th edition (author-date)</vt:lpwstr>
  </property>
  <property fmtid="{D5CDD505-2E9C-101B-9397-08002B2CF9AE}" pid="16" name="Mendeley Recent Style Id 3_1">
    <vt:lpwstr>http://www.zotero.org/styles/harvard-cite-them-right</vt:lpwstr>
  </property>
  <property fmtid="{D5CDD505-2E9C-101B-9397-08002B2CF9AE}" pid="17" name="Mendeley Recent Style Name 3_1">
    <vt:lpwstr>Cite Them Right 12th edition - Harvard</vt:lpwstr>
  </property>
  <property fmtid="{D5CDD505-2E9C-101B-9397-08002B2CF9AE}" pid="18" name="Mendeley Recent Style Id 4_1">
    <vt:lpwstr>http://www.zotero.org/styles/ieee</vt:lpwstr>
  </property>
  <property fmtid="{D5CDD505-2E9C-101B-9397-08002B2CF9AE}" pid="19" name="Mendeley Recent Style Name 4_1">
    <vt:lpwstr>IEEE</vt:lpwstr>
  </property>
  <property fmtid="{D5CDD505-2E9C-101B-9397-08002B2CF9AE}" pid="20" name="Mendeley Recent Style Id 5_1">
    <vt:lpwstr>http://www.zotero.org/styles/modern-humanities-research-association</vt:lpwstr>
  </property>
  <property fmtid="{D5CDD505-2E9C-101B-9397-08002B2CF9AE}" pid="21" name="Mendeley Recent Style Name 5_1">
    <vt:lpwstr>Modern Humanities Research Association 3rd edition (note with bibliography)</vt:lpwstr>
  </property>
  <property fmtid="{D5CDD505-2E9C-101B-9397-08002B2CF9AE}" pid="22" name="Mendeley Recent Style Id 6_1">
    <vt:lpwstr>http://www.zotero.org/styles/modern-language-association</vt:lpwstr>
  </property>
  <property fmtid="{D5CDD505-2E9C-101B-9397-08002B2CF9AE}" pid="23" name="Mendeley Recent Style Name 6_1">
    <vt:lpwstr>Modern Language Association 8th edition</vt:lpwstr>
  </property>
  <property fmtid="{D5CDD505-2E9C-101B-9397-08002B2CF9AE}" pid="24" name="Mendeley Recent Style Id 7_1">
    <vt:lpwstr>http://www.zotero.org/styles/nature</vt:lpwstr>
  </property>
  <property fmtid="{D5CDD505-2E9C-101B-9397-08002B2CF9AE}" pid="25" name="Mendeley Recent Style Name 7_1">
    <vt:lpwstr>Nature</vt:lpwstr>
  </property>
  <property fmtid="{D5CDD505-2E9C-101B-9397-08002B2CF9AE}" pid="26" name="Mendeley Recent Style Id 8_1">
    <vt:lpwstr>http://www.zotero.org/styles/vancouver</vt:lpwstr>
  </property>
  <property fmtid="{D5CDD505-2E9C-101B-9397-08002B2CF9AE}" pid="27" name="Mendeley Recent Style Name 8_1">
    <vt:lpwstr>Vancouver</vt:lpwstr>
  </property>
  <property fmtid="{D5CDD505-2E9C-101B-9397-08002B2CF9AE}" pid="28" name="Mendeley Recent Style Id 9_1">
    <vt:lpwstr>http://www.zotero.org/styles/vancouver-brackets</vt:lpwstr>
  </property>
  <property fmtid="{D5CDD505-2E9C-101B-9397-08002B2CF9AE}" pid="29" name="Mendeley Recent Style Name 9_1">
    <vt:lpwstr>Vancouver (brackets)</vt:lpwstr>
  </property>
  <property fmtid="{D5CDD505-2E9C-101B-9397-08002B2CF9AE}" pid="30" name="Mendeley Document_1">
    <vt:lpwstr>True</vt:lpwstr>
  </property>
  <property fmtid="{D5CDD505-2E9C-101B-9397-08002B2CF9AE}" pid="31" name="Mendeley Unique User Id_1">
    <vt:lpwstr>d7974b94-80ab-31d8-9a1b-17ecf2f63f02</vt:lpwstr>
  </property>
  <property fmtid="{D5CDD505-2E9C-101B-9397-08002B2CF9AE}" pid="32" name="Mendeley Citation Style_1">
    <vt:lpwstr>http://www.zotero.org/styles/apa</vt:lpwstr>
  </property>
</Properties>
</file>